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 w14:paraId="4AE9FEFD" w14:textId="4E3E699D" w:rsidR="007E1A08" w:rsidRDefault="007E1A08" w:rsidP="004E2F65">
      <w:pPr>
        <w:spacing w:after="160" w:line="259" w:lineRule="auto"/>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1" w:name="_Toc170908821"/>
      <w:r>
        <w:t>LATAR BELAKANG</w:t>
      </w:r>
      <w:bookmarkEnd w:id="1"/>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2" w:name="_Toc170908822"/>
      <w:r>
        <w:lastRenderedPageBreak/>
        <w:t>RUMUSAN MASALAH</w:t>
      </w:r>
      <w:bookmarkEnd w:id="2"/>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3" w:name="_Toc170908823"/>
      <w:r>
        <w:t>TUJUAN</w:t>
      </w:r>
      <w:bookmarkEnd w:id="3"/>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4" w:name="_Toc170908824"/>
      <w:r>
        <w:t>MANFAAT</w:t>
      </w:r>
      <w:bookmarkEnd w:id="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5" w:name="_Toc170908825"/>
      <w:r>
        <w:lastRenderedPageBreak/>
        <w:br/>
      </w:r>
      <w:r w:rsidR="00164F13">
        <w:t>KAJIAN PUSTAKA</w:t>
      </w:r>
      <w:bookmarkEnd w:id="5"/>
    </w:p>
    <w:p w14:paraId="2051F8C4" w14:textId="1AE08A1A" w:rsidR="00396421" w:rsidRDefault="00396421" w:rsidP="00396421">
      <w:pPr>
        <w:pStyle w:val="Judul2"/>
      </w:pPr>
      <w:bookmarkStart w:id="6" w:name="_Toc170908826"/>
      <w:r>
        <w:t>Kotlin</w:t>
      </w:r>
      <w:bookmarkEnd w:id="6"/>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7" w:name="_Toc170908827"/>
      <w:r>
        <w:t>Kotlin Data Class</w:t>
      </w:r>
      <w:bookmarkEnd w:id="7"/>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8" w:name="_MON_1781855544"/>
    <w:bookmarkEnd w:id="8"/>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5pt;height:111.85pt" o:ole="">
            <v:imagedata r:id="rId14" o:title=""/>
          </v:shape>
          <o:OLEObject Type="Embed" ProgID="Word.OpenDocumentText.12" ShapeID="_x0000_i1025" DrawAspect="Content" ObjectID="_1783105917"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9" w:name="_Toc170908828"/>
      <w:r>
        <w:t>Protocol Buffers</w:t>
      </w:r>
      <w:bookmarkEnd w:id="9"/>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10" w:name="_Toc170908829"/>
      <w:r>
        <w:t>Protocol Buffers Message</w:t>
      </w:r>
      <w:bookmarkEnd w:id="10"/>
    </w:p>
    <w:p w14:paraId="62E80A70" w14:textId="066C4E53" w:rsidR="008A03C4" w:rsidRDefault="00D40C09" w:rsidP="001F555E">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integer dan string, juga dapat berupa enumeration atau juga dapat menjadikan Message lainnya sebagai field type</w:t>
      </w:r>
      <w:r w:rsidR="0093456D">
        <w:t xml:space="preserve"> [10]</w:t>
      </w:r>
      <w:r w:rsidR="00E719E9">
        <w:t>.</w:t>
      </w:r>
      <w:r w:rsidR="00F539C0">
        <w:t xml:space="preserve"> </w:t>
      </w:r>
      <w:r w:rsidR="00F539C0">
        <w:lastRenderedPageBreak/>
        <w:t>Berikut adalah contoh sederhana penulisan sebuah message bernama “Example” yang terdapat pada .proto file :</w:t>
      </w:r>
    </w:p>
    <w:bookmarkStart w:id="11" w:name="_MON_1781888369"/>
    <w:bookmarkEnd w:id="11"/>
    <w:p w14:paraId="441D04DD" w14:textId="14ECE0BC" w:rsidR="00F539C0" w:rsidRDefault="00F539C0" w:rsidP="00F539C0">
      <w:r>
        <w:object w:dxaOrig="7937" w:dyaOrig="1230" w14:anchorId="7F97D898">
          <v:shape id="_x0000_i1026" type="#_x0000_t75" style="width:396.45pt;height:62.15pt" o:ole="">
            <v:imagedata r:id="rId16" o:title=""/>
          </v:shape>
          <o:OLEObject Type="Embed" ProgID="Word.OpenDocumentText.12" ShapeID="_x0000_i1026" DrawAspect="Content" ObjectID="_1783105918"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2" w:name="_Toc170908830"/>
      <w:r>
        <w:t>Plugin</w:t>
      </w:r>
      <w:bookmarkEnd w:id="12"/>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3" w:name="_Toc170908831"/>
      <w:r>
        <w:lastRenderedPageBreak/>
        <w:br/>
      </w:r>
      <w:r w:rsidR="00164F13">
        <w:t>METODE PENGEMBANGAN SISTEM</w:t>
      </w:r>
      <w:bookmarkEnd w:id="13"/>
    </w:p>
    <w:p w14:paraId="6E540F23" w14:textId="242AF986" w:rsidR="00396421" w:rsidRDefault="008E74F7" w:rsidP="00396421">
      <w:pPr>
        <w:pStyle w:val="Judul2"/>
      </w:pPr>
      <w:bookmarkStart w:id="14" w:name="_Toc170908832"/>
      <w:r>
        <w:t>Alat</w:t>
      </w:r>
      <w:r w:rsidR="00396421">
        <w:t xml:space="preserve"> dan </w:t>
      </w:r>
      <w:bookmarkEnd w:id="14"/>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05651C">
      <w:pPr>
        <w:spacing w:line="240" w:lineRule="auto"/>
        <w:ind w:firstLine="1134"/>
      </w:pPr>
      <w:r>
        <w:t>Processor</w:t>
      </w:r>
      <w:r>
        <w:tab/>
        <w:t>Intel(R) Core(TM) i5-1035G1 CPU @1.00GHz</w:t>
      </w:r>
    </w:p>
    <w:p w14:paraId="451FDE9E" w14:textId="1AD56368" w:rsidR="002E0162" w:rsidRDefault="00204387" w:rsidP="0005651C">
      <w:pPr>
        <w:spacing w:line="240" w:lineRule="auto"/>
        <w:ind w:firstLine="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05651C">
      <w:pPr>
        <w:spacing w:line="240" w:lineRule="auto"/>
        <w:ind w:firstLine="1134"/>
      </w:pPr>
      <w:r w:rsidRPr="002E0162">
        <w:t>System type</w:t>
      </w:r>
      <w:r>
        <w:t xml:space="preserve"> </w:t>
      </w:r>
      <w:r w:rsidRPr="002E0162">
        <w:t>64-bit operating system, x64-based processor</w:t>
      </w:r>
    </w:p>
    <w:p w14:paraId="0AF0F09C" w14:textId="431F232F" w:rsidR="002E0162" w:rsidRDefault="002E0162" w:rsidP="0005651C">
      <w:pPr>
        <w:spacing w:line="240" w:lineRule="auto"/>
        <w:ind w:firstLine="1134"/>
      </w:pPr>
      <w:r>
        <w:t>Storage SSD 512 GB</w:t>
      </w:r>
    </w:p>
    <w:p w14:paraId="4CCFEC13" w14:textId="7A8F7AEC" w:rsidR="00204387" w:rsidRDefault="00204387" w:rsidP="0005651C">
      <w:pPr>
        <w:spacing w:line="240" w:lineRule="auto"/>
        <w:ind w:firstLine="1134"/>
      </w:pPr>
      <w:r>
        <w:t xml:space="preserve">Discrete GPU NVIDIA GeForce MX330 2GB </w:t>
      </w:r>
      <w:r w:rsidRPr="00204387">
        <w:t>GDDR5</w:t>
      </w:r>
    </w:p>
    <w:p w14:paraId="33BD3CB8" w14:textId="776C044D" w:rsidR="00834F59" w:rsidRDefault="00204387" w:rsidP="0005651C">
      <w:pPr>
        <w:spacing w:after="240" w:line="240" w:lineRule="auto"/>
        <w:ind w:firstLine="1134"/>
      </w:pPr>
      <w:r>
        <w:t xml:space="preserve">Screen </w:t>
      </w:r>
      <w:r w:rsidR="0075564A">
        <w:t xml:space="preserve">Resolution </w:t>
      </w:r>
      <w:r w:rsidRPr="00204387">
        <w:t>1920 x 1080</w:t>
      </w:r>
      <w:r w:rsidR="0075564A">
        <w:t>@</w:t>
      </w:r>
      <w:r>
        <w:t>60Hz</w:t>
      </w: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5" w:name="_Toc170908833"/>
      <w:r>
        <w:t>Metode Pengembangan</w:t>
      </w:r>
      <w:bookmarkEnd w:id="15"/>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2B1FE654" w:rsidR="004C59B3" w:rsidRPr="00310D43" w:rsidRDefault="004C59B3" w:rsidP="00310D43">
      <w:pPr>
        <w:pStyle w:val="Keterangan"/>
      </w:pPr>
      <w:bookmarkStart w:id="16" w:name="_Hlk172059408"/>
      <w:r w:rsidRPr="00310D43">
        <w:t>Tahapan Metode Extreme Programming</w:t>
      </w:r>
    </w:p>
    <w:bookmarkEnd w:id="16"/>
    <w:p w14:paraId="1CD9EC81" w14:textId="77777777" w:rsidR="00E74BB1" w:rsidRDefault="00E74BB1" w:rsidP="00E74BB1"/>
    <w:p w14:paraId="58902941" w14:textId="60D7E3AE" w:rsidR="00E74BB1" w:rsidRDefault="00E74BB1" w:rsidP="002A670E">
      <w:r w:rsidRPr="00E27D95">
        <w:t xml:space="preserve">Seperti yang </w:t>
      </w:r>
      <w:r>
        <w:t xml:space="preserve">dapat dilihat </w:t>
      </w:r>
      <w:r w:rsidRPr="00E27D95">
        <w:t>pada gambar</w:t>
      </w:r>
      <w:r w:rsidR="00310D43">
        <w:t xml:space="preserve"> 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17" w:name="_Toc170908835"/>
      <w:r>
        <w:lastRenderedPageBreak/>
        <w:br/>
      </w:r>
      <w:r w:rsidR="00164F13">
        <w:t>PERANCANGAN DAN IMPLEMENTASI SISTEM</w:t>
      </w:r>
      <w:bookmarkEnd w:id="17"/>
    </w:p>
    <w:p w14:paraId="233DDA43" w14:textId="6FFE05ED" w:rsidR="00380EC3" w:rsidRDefault="007356A7" w:rsidP="007356A7">
      <w:pPr>
        <w:pStyle w:val="Judul2"/>
      </w:pPr>
      <w:r>
        <w:t>Perencanaan (</w:t>
      </w:r>
      <w:r w:rsidRPr="00BE07EA">
        <w:rPr>
          <w:i/>
          <w:iCs/>
        </w:rPr>
        <w:t>Planning</w:t>
      </w:r>
      <w:r>
        <w:t>)</w:t>
      </w:r>
    </w:p>
    <w:p w14:paraId="295DAE19" w14:textId="04058805" w:rsidR="00EA1118" w:rsidRDefault="00CF0383" w:rsidP="001F555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8927273" w14:textId="1E0BD47C" w:rsidR="00CF0383" w:rsidRPr="00E27D95" w:rsidRDefault="0039741E" w:rsidP="00241415">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249830A6"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A565E8" w:rsidRPr="00A565E8">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CF0383" w:rsidRPr="00D02E46">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pada Android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Protocol Buffers kemudian menerapkannya pada sistem.</w:t>
      </w:r>
    </w:p>
    <w:p w14:paraId="7192565F" w14:textId="2975B088" w:rsidR="00CF0383" w:rsidRPr="00E27D95" w:rsidRDefault="00CF0383" w:rsidP="00D009B2">
      <w:pPr>
        <w:pStyle w:val="DaftarParagraf"/>
        <w:numPr>
          <w:ilvl w:val="3"/>
          <w:numId w:val="17"/>
        </w:numPr>
        <w:spacing w:line="360" w:lineRule="auto"/>
        <w:ind w:left="851" w:hanging="284"/>
      </w:pPr>
      <w:r w:rsidRPr="00E27D95">
        <w:t>Merancang dan membangun</w:t>
      </w:r>
      <w:r w:rsidR="00A565E8">
        <w:t xml:space="preserve"> antarmuka pengguna</w:t>
      </w:r>
      <w:r w:rsidRPr="00E27D95">
        <w:t xml:space="preserve"> </w:t>
      </w:r>
      <w:r w:rsidR="000875E5">
        <w:t xml:space="preserve">untuk </w:t>
      </w:r>
      <w:r w:rsidR="000875E5" w:rsidRPr="000875E5">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 xml:space="preserve">dan </w:t>
      </w:r>
      <w:r w:rsidR="000875E5" w:rsidRPr="00E27D95">
        <w:lastRenderedPageBreak/>
        <w:t>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plugin</w:t>
      </w:r>
      <w:r w:rsidRPr="00E27D95">
        <w:t>.</w:t>
      </w:r>
    </w:p>
    <w:p w14:paraId="3CBC40E3" w14:textId="24B61288"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dari Kotlin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Pr="005F1D80">
        <w:rPr>
          <w:i/>
          <w:iCs/>
        </w:rPr>
        <w:t>file</w:t>
      </w:r>
      <w:r w:rsidR="005F1D80" w:rsidRPr="005F1D80">
        <w:rPr>
          <w:i/>
          <w:iCs/>
        </w:rPr>
        <w:t xml:space="preserve"> </w:t>
      </w:r>
      <w:r w:rsidRPr="00E27D95">
        <w:t>baru</w:t>
      </w:r>
      <w:r w:rsidR="005F1D80">
        <w:t xml:space="preserve"> dengan ekstensi </w:t>
      </w:r>
      <w:r w:rsidR="00881C53">
        <w:t>“</w:t>
      </w:r>
      <w:r w:rsidR="005F1D80">
        <w:t>.proto</w:t>
      </w:r>
      <w:r w:rsidR="00881C53">
        <w:t>”</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r>
        <w:t>Analisis Kebutuhan Fungsional</w:t>
      </w:r>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7DA6B6B5" w:rsidR="00D009B2" w:rsidRDefault="00D009B2" w:rsidP="00D009B2">
      <w:pPr>
        <w:pStyle w:val="DaftarParagraf"/>
        <w:numPr>
          <w:ilvl w:val="0"/>
          <w:numId w:val="19"/>
        </w:numPr>
        <w:spacing w:line="360" w:lineRule="auto"/>
        <w:ind w:left="851" w:hanging="284"/>
      </w:pPr>
      <w:bookmarkStart w:id="18" w:name="_Hlk172023032"/>
      <w:r>
        <w:t>Memilih file Kotlin</w:t>
      </w:r>
    </w:p>
    <w:p w14:paraId="42CF330E" w14:textId="5688CD1B" w:rsidR="00D009B2" w:rsidRDefault="00D009B2" w:rsidP="00D009B2">
      <w:pPr>
        <w:pStyle w:val="DaftarParagraf"/>
        <w:spacing w:line="360" w:lineRule="auto"/>
        <w:ind w:left="851" w:firstLine="0"/>
      </w:pPr>
      <w:r>
        <w:t xml:space="preserve">Fitur ini memungkinkan pengguna untuk memilih </w:t>
      </w:r>
      <w:r w:rsidRPr="002B2B75">
        <w:rPr>
          <w:i/>
          <w:iCs/>
        </w:rPr>
        <w:t>file</w:t>
      </w:r>
      <w:r>
        <w:t xml:space="preserve"> Kotlin yang berisikan</w:t>
      </w:r>
      <w:r w:rsidR="002B2B75">
        <w:t xml:space="preserve"> Kotlin</w:t>
      </w:r>
      <w:r>
        <w:t xml:space="preserve"> </w:t>
      </w:r>
      <w:r w:rsidR="002B2B75">
        <w:t>D</w:t>
      </w:r>
      <w:r>
        <w:t xml:space="preserve">ata </w:t>
      </w:r>
      <w:r w:rsidR="002B2B75">
        <w:t>C</w:t>
      </w:r>
      <w:r>
        <w:t xml:space="preserve">lass yang </w:t>
      </w:r>
      <w:r w:rsidR="002B2B75">
        <w:t xml:space="preserve">ingin diubah menjadi </w:t>
      </w:r>
      <w:r w:rsidR="002B2B75" w:rsidRPr="002B2B75">
        <w:rPr>
          <w:i/>
          <w:iCs/>
        </w:rPr>
        <w:t>file</w:t>
      </w:r>
      <w:r w:rsidR="002B2B75">
        <w:t xml:space="preserve"> yang berisi Protocol Buffers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30006EEE"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Pr="002B2B75">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nama file yang digunakan untuk menyimpan hasil konversi.</w:t>
      </w:r>
    </w:p>
    <w:bookmarkEnd w:id="18"/>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0CDE90F0"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Pr="00937868">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937868" w:rsidRPr="00937868">
        <w:rPr>
          <w:rFonts w:eastAsia="Arial" w:cs="Times New Roman"/>
          <w:i/>
          <w:iCs/>
          <w:szCs w:val="24"/>
        </w:rPr>
        <w:t xml:space="preserve">file </w:t>
      </w:r>
      <w:r w:rsidR="00937868">
        <w:rPr>
          <w:rFonts w:eastAsia="Arial" w:cs="Times New Roman"/>
          <w:szCs w:val="24"/>
        </w:rPr>
        <w:t>yang berisi Protocol Buffers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r>
        <w:lastRenderedPageBreak/>
        <w:t>Analisis Kebutuhan Non-Fungsional</w:t>
      </w:r>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mencakup perilaku dari sistem, 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1CB4A24A" w:rsidR="000E5B83" w:rsidRDefault="00095DE5" w:rsidP="000E5B83">
      <w:pPr>
        <w:pStyle w:val="DaftarParagraf"/>
        <w:spacing w:line="360" w:lineRule="auto"/>
        <w:ind w:left="851" w:firstLine="0"/>
      </w:pPr>
      <w:r w:rsidRPr="00095DE5">
        <w:rPr>
          <w:i/>
          <w:iCs/>
        </w:rPr>
        <w:t>Plugin</w:t>
      </w:r>
      <w:r>
        <w:rPr>
          <w:i/>
          <w:iCs/>
        </w:rPr>
        <w:t xml:space="preserve"> </w:t>
      </w:r>
      <w:r>
        <w:t xml:space="preserve">diharuskan dapat melakukan konversi Kotlin Data Class menjadi </w:t>
      </w:r>
      <w:r w:rsidR="000E5B83">
        <w:t>Protocol Buffers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77777777" w:rsidR="00E26B67" w:rsidRDefault="008966B3" w:rsidP="00E26B67">
      <w:pPr>
        <w:pStyle w:val="DaftarParagraf"/>
        <w:spacing w:line="360" w:lineRule="auto"/>
        <w:ind w:left="851" w:firstLine="0"/>
      </w:pPr>
      <w:r>
        <w:t xml:space="preserve">Plugin diharuskan memiliki panduan pengguna yang dapat diakses oleh pengguna yang menjelaskan tentang panduan pemasangan dan penggunaaan </w:t>
      </w:r>
      <w:r w:rsidRPr="008966B3">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r>
        <w:t>Perancangan (</w:t>
      </w:r>
      <w:r w:rsidRPr="00BE07EA">
        <w:rPr>
          <w:i/>
          <w:iCs/>
        </w:rPr>
        <w:t>Design</w:t>
      </w:r>
      <w:r>
        <w:t>)</w:t>
      </w:r>
      <w:r w:rsidR="00E26B67" w:rsidRPr="00E26B67">
        <w:rPr>
          <w:noProof/>
        </w:rPr>
        <w:t xml:space="preserve"> </w:t>
      </w:r>
    </w:p>
    <w:p w14:paraId="3C08BC10" w14:textId="633FCE54" w:rsidR="003824F7" w:rsidRDefault="004C5B23" w:rsidP="001F555E">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xml:space="preserve">, dengan </w:t>
      </w:r>
      <w:r w:rsidR="000A4EBC" w:rsidRPr="003824F7">
        <w:t>Activity Diagram</w:t>
      </w:r>
      <w:r w:rsidR="000A4EBC">
        <w:t xml:space="preserve"> sebagai diagram yang dipakai untuk memodelkan perilaku sistem</w:t>
      </w:r>
      <w:r w:rsidR="003824F7">
        <w:t>. UML dipilih dikarenakan kecocokannya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r>
        <w:lastRenderedPageBreak/>
        <w:t>Activity Diagram</w:t>
      </w:r>
    </w:p>
    <w:p w14:paraId="61830767" w14:textId="3EA32A20"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Pada gambar </w:t>
      </w:r>
      <w:r w:rsidR="00310D43">
        <w:rPr>
          <w:sz w:val="22"/>
          <w:szCs w:val="20"/>
        </w:rPr>
        <w:t>2</w:t>
      </w:r>
      <w:r w:rsidR="00EB73B8">
        <w:rPr>
          <w:sz w:val="22"/>
          <w:szCs w:val="20"/>
        </w:rPr>
        <w:t xml:space="preserve"> menunjukkan aktivitas-aktivitas yang dapat terjadi dari awal hingga akhir ketika </w:t>
      </w:r>
      <w:r w:rsidR="00EB73B8" w:rsidRPr="00EB73B8">
        <w:rPr>
          <w:i/>
          <w:iCs/>
          <w:sz w:val="22"/>
          <w:szCs w:val="20"/>
        </w:rPr>
        <w:t>plugin</w:t>
      </w:r>
      <w:r w:rsidR="00EB73B8">
        <w:rPr>
          <w:sz w:val="22"/>
          <w:szCs w:val="20"/>
        </w:rPr>
        <w:t xml:space="preserve"> dijalankan</w:t>
      </w:r>
      <w:r w:rsidR="006310D4">
        <w:rPr>
          <w:sz w:val="22"/>
          <w:szCs w:val="20"/>
        </w:rPr>
        <w:t xml:space="preserve"> beserta pelaku aktivitasnya</w:t>
      </w:r>
      <w:r w:rsidR="00EB73B8">
        <w:rPr>
          <w:sz w:val="22"/>
          <w:szCs w:val="20"/>
        </w:rPr>
        <w:t>.</w:t>
      </w:r>
    </w:p>
    <w:p w14:paraId="2AF36B07" w14:textId="42BCB10A" w:rsidR="00EB73B8" w:rsidRDefault="00F14062" w:rsidP="00EB73B8">
      <w:pPr>
        <w:ind w:firstLine="0"/>
        <w:jc w:val="center"/>
      </w:pPr>
      <w:r w:rsidRPr="00F14062">
        <w:rPr>
          <w:noProof/>
        </w:rPr>
        <w:drawing>
          <wp:inline distT="0" distB="0" distL="0" distR="0" wp14:anchorId="5BE0A100" wp14:editId="70112D25">
            <wp:extent cx="3730792" cy="5760000"/>
            <wp:effectExtent l="0" t="0" r="3175" b="0"/>
            <wp:docPr id="3066370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37088" name=""/>
                    <pic:cNvPicPr/>
                  </pic:nvPicPr>
                  <pic:blipFill>
                    <a:blip r:embed="rId26"/>
                    <a:stretch>
                      <a:fillRect/>
                    </a:stretch>
                  </pic:blipFill>
                  <pic:spPr>
                    <a:xfrm>
                      <a:off x="0" y="0"/>
                      <a:ext cx="3730792" cy="5760000"/>
                    </a:xfrm>
                    <a:prstGeom prst="rect">
                      <a:avLst/>
                    </a:prstGeom>
                  </pic:spPr>
                </pic:pic>
              </a:graphicData>
            </a:graphic>
          </wp:inline>
        </w:drawing>
      </w:r>
    </w:p>
    <w:p w14:paraId="0707E45A" w14:textId="3CCEC385" w:rsidR="00EB73B8" w:rsidRPr="00310D43" w:rsidRDefault="00EB73B8" w:rsidP="00310D43">
      <w:pPr>
        <w:pStyle w:val="Keterangan"/>
      </w:pPr>
      <w:r w:rsidRPr="00310D43">
        <w:t>Activity Diagram Plugin</w:t>
      </w:r>
    </w:p>
    <w:p w14:paraId="3B07AD68" w14:textId="21DB544B" w:rsidR="001F555E" w:rsidRDefault="00A036F3" w:rsidP="001F555E">
      <w:pPr>
        <w:rPr>
          <w:szCs w:val="24"/>
        </w:rPr>
      </w:pPr>
      <w:r w:rsidRPr="00C43110">
        <w:rPr>
          <w:szCs w:val="24"/>
        </w:rPr>
        <w:lastRenderedPageBreak/>
        <w:t>G</w:t>
      </w:r>
      <w:r w:rsidR="006310D4" w:rsidRPr="00C43110">
        <w:rPr>
          <w:szCs w:val="24"/>
        </w:rPr>
        <w:t xml:space="preserve">ambar </w:t>
      </w:r>
      <w:r w:rsidR="00310D43">
        <w:rPr>
          <w:szCs w:val="24"/>
        </w:rPr>
        <w:t>2</w:t>
      </w:r>
      <w:r w:rsidRPr="00C43110">
        <w:rPr>
          <w:szCs w:val="24"/>
        </w:rPr>
        <w:t xml:space="preserve"> </w:t>
      </w:r>
      <w:r w:rsidR="00310D43">
        <w:rPr>
          <w:szCs w:val="24"/>
        </w:rPr>
        <w:t>adalah Activity Diagram pada plugin yang dibuat menggunakan plantUML</w:t>
      </w:r>
      <w:r w:rsidR="00F15561">
        <w:rPr>
          <w:szCs w:val="24"/>
        </w:rPr>
        <w:t xml:space="preserve"> yang </w:t>
      </w:r>
      <w:r w:rsidRPr="00C43110">
        <w:rPr>
          <w:szCs w:val="24"/>
        </w:rPr>
        <w:t xml:space="preserve">menjelaskan bahwa aktivitas pada </w:t>
      </w:r>
      <w:r w:rsidRPr="00C43110">
        <w:rPr>
          <w:i/>
          <w:iCs/>
          <w:szCs w:val="24"/>
        </w:rPr>
        <w:t>plugin</w:t>
      </w:r>
      <w:r w:rsidRPr="00C43110">
        <w:rPr>
          <w:szCs w:val="24"/>
        </w:rPr>
        <w:t xml:space="preserve"> dapat dimulai ketika pengguna memilih file yang ingin dikonversi. Kemudian sistem akan memeriksa jenis file </w:t>
      </w:r>
      <w:r w:rsidR="004E1DC9" w:rsidRPr="00C43110">
        <w:rPr>
          <w:szCs w:val="24"/>
        </w:rPr>
        <w:t xml:space="preserve">yang dipilih sebelumnya, apakah file tersebut adalah file kotlin atau bukan, jika file tersebut adalah file kotlin maka akan membuka antarmuka pengguna dari plugin, sebaliknya jika file tersebut bukan file kotlin maka sistem pada plugin akan memunculkan pesan error. </w:t>
      </w:r>
      <w:r w:rsidR="00C43110" w:rsidRPr="00C43110">
        <w:rPr>
          <w:szCs w:val="24"/>
        </w:rPr>
        <w:t>Pada antarmuka pengguna</w:t>
      </w:r>
      <w:r w:rsidR="00C43110">
        <w:rPr>
          <w:szCs w:val="24"/>
        </w:rPr>
        <w:t xml:space="preserve"> yang ditampilkan plugin, pengguna dapat memilih konfigurasi yang tersedia. Jika pengguna tidak memilih konfigurasi yang tersedia maka konfigurasi yang digunakan akan otomatis dipilihkan oleh sistem menggunakan konfigurasi bawaan. Selain itu, pengguna juga dapat memberi nama file hasil dari konversi. Setelah </w:t>
      </w:r>
      <w:r w:rsidR="00A2667D">
        <w:rPr>
          <w:szCs w:val="24"/>
        </w:rPr>
        <w:t>selesai mengisi konfigurasi dan informasi yang diperlukan oleh sistem, pengguna dapat menekan tombol “Convert” untuk memulai proses konversi.</w:t>
      </w:r>
    </w:p>
    <w:p w14:paraId="0498DA64" w14:textId="21F5EE51" w:rsidR="00A2667D" w:rsidRDefault="00A2667D" w:rsidP="006310D4">
      <w:pPr>
        <w:rPr>
          <w:szCs w:val="24"/>
        </w:rPr>
      </w:pPr>
      <w:r>
        <w:rPr>
          <w:szCs w:val="24"/>
        </w:rPr>
        <w:t xml:space="preserve">Proses konversi dimulai dengan aktivitas pengecekan oleh sistem tentang format nama file yang sebelumnya telah diisi oleh </w:t>
      </w:r>
      <w:r w:rsidRPr="00A2667D">
        <w:rPr>
          <w:i/>
          <w:iCs/>
          <w:szCs w:val="24"/>
        </w:rPr>
        <w:t>user</w:t>
      </w:r>
      <w:r>
        <w:rPr>
          <w:szCs w:val="24"/>
        </w:rPr>
        <w:t xml:space="preserve">, apabila format nama file salah maka </w:t>
      </w:r>
      <w:r w:rsidRPr="00C43110">
        <w:rPr>
          <w:szCs w:val="24"/>
        </w:rPr>
        <w:t>sistem akan memunculkan pesan error</w:t>
      </w:r>
      <w:r>
        <w:rPr>
          <w:szCs w:val="24"/>
        </w:rPr>
        <w:t>. Sistem akan melanjutkan dengan pengecekan apakah pada file kotlin tersebut terdapat data class didalamnya apabila format nama file sudah benar. Jika tidak terdapat data class sama sekali maka sistem akan</w:t>
      </w:r>
      <w:r w:rsidR="0045256C">
        <w:rPr>
          <w:szCs w:val="24"/>
        </w:rPr>
        <w:t xml:space="preserve"> memunculkan pesan error, sebaliknya proses konversi Kotlin Data Class menjadi Protocol Buffers Message akan dilakukan apabila terdapat data class pada file kotlin tersebut. Setelah melakukan proses konversi, sistem selanjutnya akan membuat file dengan ekstensi “.proto” yang berisikan hasil dari proses konversi. Apabila sistem gagal untuk membuat file tersebut, maka akan menampilkan pesan kegagalan. Activity diagram pada plugin berakhir setelah</w:t>
      </w:r>
      <w:r w:rsidR="00F14062" w:rsidRPr="00F14062">
        <w:rPr>
          <w:szCs w:val="24"/>
        </w:rPr>
        <w:t xml:space="preserve"> </w:t>
      </w:r>
      <w:r w:rsidR="00F14062">
        <w:rPr>
          <w:szCs w:val="24"/>
        </w:rPr>
        <w:t>menampilkan notifikasi sukses tentang ke</w:t>
      </w:r>
      <w:r w:rsidR="0045256C">
        <w:rPr>
          <w:szCs w:val="24"/>
        </w:rPr>
        <w:t>berhasil</w:t>
      </w:r>
      <w:r w:rsidR="00F14062">
        <w:rPr>
          <w:szCs w:val="24"/>
        </w:rPr>
        <w:t>an</w:t>
      </w:r>
      <w:r w:rsidR="0045256C">
        <w:rPr>
          <w:szCs w:val="24"/>
        </w:rPr>
        <w:t xml:space="preserve"> membuat file</w:t>
      </w:r>
      <w:r w:rsidR="00F14062">
        <w:rPr>
          <w:szCs w:val="24"/>
        </w:rPr>
        <w:t xml:space="preserve"> </w:t>
      </w:r>
      <w:r w:rsidR="0045256C">
        <w:rPr>
          <w:szCs w:val="24"/>
        </w:rPr>
        <w:t xml:space="preserve">yang merupakan aktivitas terakhir yang dapat dilakukan dengan </w:t>
      </w:r>
      <w:r w:rsidR="0045256C" w:rsidRPr="0045256C">
        <w:rPr>
          <w:i/>
          <w:iCs/>
          <w:szCs w:val="24"/>
        </w:rPr>
        <w:t>plugin</w:t>
      </w:r>
      <w:r w:rsidR="0045256C">
        <w:rPr>
          <w:szCs w:val="24"/>
        </w:rPr>
        <w:t>.</w:t>
      </w:r>
    </w:p>
    <w:p w14:paraId="5CD96C64" w14:textId="77777777" w:rsidR="0045256C" w:rsidRDefault="0045256C" w:rsidP="006310D4">
      <w:pPr>
        <w:rPr>
          <w:szCs w:val="24"/>
        </w:rPr>
      </w:pPr>
    </w:p>
    <w:p w14:paraId="44D7657A" w14:textId="24674D13" w:rsidR="00BE07EA" w:rsidRDefault="00BE07EA" w:rsidP="00BE07EA">
      <w:pPr>
        <w:pStyle w:val="Judul3"/>
      </w:pPr>
      <w:r>
        <w:t>Wireframe</w:t>
      </w:r>
    </w:p>
    <w:p w14:paraId="6C6C4EA6" w14:textId="0E6594A9" w:rsidR="0045256C" w:rsidRPr="00881C53" w:rsidRDefault="001D127E" w:rsidP="0045256C">
      <w:r w:rsidRPr="001D127E">
        <w:t xml:space="preserve">Wireframe adalah </w:t>
      </w:r>
      <w:r w:rsidRPr="001D127E">
        <w:rPr>
          <w:i/>
          <w:iCs/>
        </w:rPr>
        <w:t>blueprints</w:t>
      </w:r>
      <w:r w:rsidRPr="001D127E">
        <w:t xml:space="preserve"> dasar yang membantu tim menyelaraskan </w:t>
      </w:r>
      <w:r w:rsidRPr="001D127E">
        <w:rPr>
          <w:i/>
          <w:iCs/>
        </w:rPr>
        <w:t>requirements</w:t>
      </w:r>
      <w:r>
        <w:t xml:space="preserve"> dan </w:t>
      </w:r>
      <w:r w:rsidRPr="001D127E">
        <w:t xml:space="preserve">menjaga </w:t>
      </w:r>
      <w:r>
        <w:t xml:space="preserve">pembahasan </w:t>
      </w:r>
      <w:r w:rsidRPr="001D127E">
        <w:t xml:space="preserve">desain </w:t>
      </w:r>
      <w:r w:rsidR="00F15561">
        <w:t>pengalaman pengguna</w:t>
      </w:r>
      <w:r w:rsidRPr="001D127E">
        <w:t xml:space="preserve"> </w:t>
      </w:r>
      <w:r>
        <w:t xml:space="preserve">agar </w:t>
      </w:r>
      <w:r w:rsidRPr="001D127E">
        <w:t xml:space="preserve">tetap </w:t>
      </w:r>
      <w:r w:rsidRPr="001D127E">
        <w:lastRenderedPageBreak/>
        <w:t>fokus dan konstruktif.</w:t>
      </w:r>
      <w:r>
        <w:t xml:space="preserve"> S</w:t>
      </w:r>
      <w:r w:rsidRPr="001D127E">
        <w:t xml:space="preserve">ebagian besar desain wireframe terbagi ke dalam tiga tingkat </w:t>
      </w:r>
      <w:r w:rsidRPr="001D127E">
        <w:rPr>
          <w:i/>
          <w:iCs/>
        </w:rPr>
        <w:t>fidelity</w:t>
      </w:r>
      <w:r>
        <w:t xml:space="preserve">, yaitu </w:t>
      </w:r>
      <w:r w:rsidRPr="001D127E">
        <w:rPr>
          <w:i/>
          <w:iCs/>
        </w:rPr>
        <w:t>low-fidelity</w:t>
      </w:r>
      <w:r>
        <w:t xml:space="preserve">, </w:t>
      </w:r>
      <w:r w:rsidRPr="001D127E">
        <w:rPr>
          <w:i/>
          <w:iCs/>
        </w:rPr>
        <w:t>mid-fidelity</w:t>
      </w:r>
      <w:r>
        <w:t xml:space="preserve">, dan </w:t>
      </w:r>
      <w:r w:rsidRPr="001D127E">
        <w:rPr>
          <w:i/>
          <w:iCs/>
        </w:rPr>
        <w:t>high-fidelity</w:t>
      </w:r>
      <w:r w:rsidR="0037436D">
        <w:rPr>
          <w:i/>
          <w:iCs/>
        </w:rPr>
        <w:t xml:space="preserve"> </w:t>
      </w:r>
      <w:r w:rsidR="0037436D" w:rsidRPr="0037436D">
        <w:t>[23]</w:t>
      </w:r>
      <w:r>
        <w:t xml:space="preserve">. Desain wireframe yang dipakai dalam perancangan plugin ini adalah wireframe dengan tingkat </w:t>
      </w:r>
      <w:r w:rsidRPr="00881C53">
        <w:rPr>
          <w:i/>
          <w:iCs/>
        </w:rPr>
        <w:t>low-fidelity</w:t>
      </w:r>
      <w:r>
        <w:t xml:space="preserve"> </w:t>
      </w:r>
      <w:r w:rsidR="00881C53">
        <w:t xml:space="preserve">yang </w:t>
      </w:r>
      <w:r w:rsidR="00881C53" w:rsidRPr="00881C53">
        <w:t xml:space="preserve">mengandalkan teks lorem ipsum </w:t>
      </w:r>
      <w:r w:rsidR="00881C53">
        <w:t xml:space="preserve">dengan beberapa komponen sudah mempunyai konten sehingga setingkat dengan </w:t>
      </w:r>
      <w:r w:rsidR="00881C53" w:rsidRPr="00881C53">
        <w:rPr>
          <w:i/>
          <w:iCs/>
        </w:rPr>
        <w:t>mid-fidelity</w:t>
      </w:r>
      <w:r w:rsidR="00881C53">
        <w:t>. Berikut adalah desain wireframe yang digunakan</w:t>
      </w:r>
      <w:r w:rsidR="00881C53" w:rsidRPr="00881C53">
        <w:t xml:space="preserve"> </w:t>
      </w:r>
      <w:r w:rsidR="00881C53">
        <w:t>sebagai kerangka antarmuka sistem:</w:t>
      </w:r>
    </w:p>
    <w:p w14:paraId="0EAB12CF" w14:textId="33EFCA9D" w:rsidR="008F02B2" w:rsidRPr="008F02B2" w:rsidRDefault="008F02B2" w:rsidP="008F02B2">
      <w:pPr>
        <w:ind w:firstLine="0"/>
        <w:jc w:val="center"/>
      </w:pPr>
      <w:r w:rsidRPr="008F02B2">
        <w:rPr>
          <w:noProof/>
        </w:rPr>
        <w:drawing>
          <wp:inline distT="0" distB="0" distL="0" distR="0" wp14:anchorId="113CC1D4" wp14:editId="6BA40D65">
            <wp:extent cx="3240000" cy="3104894"/>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3240000" cy="3104894"/>
                    </a:xfrm>
                    <a:prstGeom prst="rect">
                      <a:avLst/>
                    </a:prstGeom>
                  </pic:spPr>
                </pic:pic>
              </a:graphicData>
            </a:graphic>
          </wp:inline>
        </w:drawing>
      </w:r>
    </w:p>
    <w:p w14:paraId="31D55467" w14:textId="366A1D3D" w:rsidR="002E38E3" w:rsidRDefault="00F15561" w:rsidP="00310D43">
      <w:pPr>
        <w:pStyle w:val="Keterangan"/>
      </w:pPr>
      <w:r>
        <w:t>Desain Wireframe</w:t>
      </w:r>
      <w:r w:rsidR="00881C53" w:rsidRPr="00881C53">
        <w:t xml:space="preserve"> Plugin</w:t>
      </w:r>
    </w:p>
    <w:p w14:paraId="44C24AA5" w14:textId="04DBC172" w:rsidR="00310D43" w:rsidRPr="00310D43" w:rsidRDefault="00F15561" w:rsidP="00310D43">
      <w:r>
        <w:t>Gambar 3 adalah</w:t>
      </w:r>
      <w:r w:rsidRPr="00F15561">
        <w:rPr>
          <w:szCs w:val="24"/>
        </w:rPr>
        <w:t xml:space="preserve"> </w:t>
      </w:r>
      <w:r>
        <w:rPr>
          <w:szCs w:val="24"/>
        </w:rPr>
        <w:t xml:space="preserve">wireframe yang dibuat menggunakan fitur wireframe pada platform </w:t>
      </w:r>
      <w:r>
        <w:t>Whimsical. Pada gambar 3 tersebut dapat dilihat desain wireframe plugin yang nantinya akan digunakan sebagai kerangka dasar untuk tampilan antarmuka pengguna pada plugin</w:t>
      </w:r>
      <w:r w:rsidRPr="00C43110">
        <w:rPr>
          <w:szCs w:val="24"/>
        </w:rPr>
        <w:t>.</w:t>
      </w:r>
      <w:r>
        <w:rPr>
          <w:szCs w:val="24"/>
        </w:rPr>
        <w:t xml:space="preserve"> Pada desain tersebut terdapat label-label seperti tulisan “Protocol Buffers Config”, “File Name :”, dan “Si ergo illa tantum fastidium” sebagai padanan dari lorem ipsum. Label tersebut digunakan sebagai informasi tambahan untuk komponen yang dilabeli. Selain itu terdapat </w:t>
      </w:r>
      <w:r w:rsidR="00CC17CB">
        <w:rPr>
          <w:szCs w:val="24"/>
        </w:rPr>
        <w:t>grup yang berisi lima radio button yang nantinya akan digunakan ketika pengguna ingin memilih konfigurasi yang tersedia. Pada panel bawah</w:t>
      </w:r>
      <w:r>
        <w:rPr>
          <w:szCs w:val="24"/>
        </w:rPr>
        <w:t xml:space="preserve"> </w:t>
      </w:r>
      <w:r w:rsidR="00CC17CB">
        <w:rPr>
          <w:szCs w:val="24"/>
        </w:rPr>
        <w:t xml:space="preserve">terdapat </w:t>
      </w:r>
      <w:r w:rsidR="00CC17CB" w:rsidRPr="00E46A0E">
        <w:rPr>
          <w:i/>
          <w:iCs/>
          <w:szCs w:val="24"/>
        </w:rPr>
        <w:t>text</w:t>
      </w:r>
      <w:r w:rsidR="00E46A0E" w:rsidRPr="00E46A0E">
        <w:rPr>
          <w:i/>
          <w:iCs/>
          <w:szCs w:val="24"/>
        </w:rPr>
        <w:t xml:space="preserve"> box</w:t>
      </w:r>
      <w:r w:rsidR="00E46A0E">
        <w:rPr>
          <w:szCs w:val="24"/>
        </w:rPr>
        <w:t xml:space="preserve"> untuk pengguna dapat mengisikan nama file hasil konversi, juga terdapat </w:t>
      </w:r>
      <w:r w:rsidR="00E46A0E" w:rsidRPr="00E46A0E">
        <w:rPr>
          <w:i/>
          <w:iCs/>
          <w:szCs w:val="24"/>
        </w:rPr>
        <w:t>button</w:t>
      </w:r>
      <w:r w:rsidR="00E46A0E">
        <w:rPr>
          <w:szCs w:val="24"/>
        </w:rPr>
        <w:t xml:space="preserve"> bertuliskan “Convert” untuk memulai proses konversi. </w:t>
      </w:r>
    </w:p>
    <w:p w14:paraId="10AD391F" w14:textId="77777777" w:rsidR="00881C53" w:rsidRPr="002E38E3" w:rsidRDefault="00881C53" w:rsidP="008F02B2">
      <w:pPr>
        <w:ind w:firstLine="0"/>
      </w:pPr>
    </w:p>
    <w:p w14:paraId="796355D0" w14:textId="3324AD91" w:rsidR="00BE07EA" w:rsidRDefault="00BE07EA" w:rsidP="00BE07EA">
      <w:pPr>
        <w:pStyle w:val="Judul2"/>
      </w:pPr>
      <w:r>
        <w:t>Implementasi (</w:t>
      </w:r>
      <w:r w:rsidRPr="00BE07EA">
        <w:rPr>
          <w:i/>
          <w:iCs/>
        </w:rPr>
        <w:t>Coding</w:t>
      </w:r>
      <w:r>
        <w:t>)</w:t>
      </w:r>
    </w:p>
    <w:p w14:paraId="25079578" w14:textId="6D086017" w:rsidR="0037436D" w:rsidRDefault="0005651C" w:rsidP="003C7B93">
      <w:r w:rsidRPr="00E27D95">
        <w:t xml:space="preserve">Tahap implementasi </w:t>
      </w:r>
      <w:r>
        <w:t>adalah tahapan dimana desain atau m</w:t>
      </w:r>
      <w:r w:rsidRPr="00E27D95">
        <w:t>odel</w:t>
      </w:r>
      <w:r>
        <w:t xml:space="preserve"> </w:t>
      </w:r>
      <w:r w:rsidRPr="00E27D95">
        <w:t xml:space="preserve">yang sudah </w:t>
      </w:r>
      <w:r w:rsidR="006740C2">
        <w:t>dirancang pada tahap sebelumnya diimplementasikan</w:t>
      </w:r>
      <w:r w:rsidRPr="00E27D95">
        <w:t xml:space="preserve"> </w:t>
      </w:r>
      <w:r>
        <w:t xml:space="preserve">ke dalam bentuk </w:t>
      </w:r>
      <w:r w:rsidRPr="00F07BA8">
        <w:rPr>
          <w:i/>
          <w:iCs/>
        </w:rPr>
        <w:t>code</w:t>
      </w:r>
      <w:r>
        <w:t xml:space="preserve"> sehingga dapat </w:t>
      </w:r>
      <w:r w:rsidR="006740C2">
        <w:t xml:space="preserve">direalisasikan </w:t>
      </w:r>
      <w:r>
        <w:t xml:space="preserve">dan </w:t>
      </w:r>
      <w:r w:rsidR="006740C2">
        <w:t xml:space="preserve">kemudian </w:t>
      </w:r>
      <w:r>
        <w:t xml:space="preserve">digunakan oleh </w:t>
      </w:r>
      <w:r w:rsidRPr="00F07BA8">
        <w:rPr>
          <w:i/>
          <w:iCs/>
        </w:rPr>
        <w:t>user</w:t>
      </w:r>
      <w:r w:rsidRPr="00E27D95">
        <w:t>.</w:t>
      </w:r>
      <w:r>
        <w:t xml:space="preserve"> </w:t>
      </w:r>
      <w:r w:rsidR="006740C2">
        <w:t xml:space="preserve">Oleh karena itu, fokus utama pada tahapan ini adalah untuk membangun </w:t>
      </w:r>
      <w:r w:rsidR="006740C2" w:rsidRPr="006740C2">
        <w:rPr>
          <w:i/>
          <w:iCs/>
        </w:rPr>
        <w:t>plugin</w:t>
      </w:r>
      <w:r w:rsidR="006740C2">
        <w:rPr>
          <w:i/>
          <w:iCs/>
        </w:rPr>
        <w:t xml:space="preserve"> </w:t>
      </w:r>
      <w:r w:rsidR="006740C2">
        <w:t xml:space="preserve">yang dapat dijalankan pada Intellij IDEA dan Android Studio sesuai dengan hasil pada tahapan perancangan agar dapat memenuhi kebutuhan yang sudah direncanakan. Pada tahapan ini digunakan </w:t>
      </w:r>
      <w:r w:rsidR="006740C2" w:rsidRPr="0075564A">
        <w:rPr>
          <w:rFonts w:eastAsia="Arial"/>
        </w:rPr>
        <w:t>Intellij IDEA</w:t>
      </w:r>
      <w:r w:rsidR="006740C2">
        <w:t xml:space="preserve"> sebagai IDE untuk </w:t>
      </w:r>
      <w:r w:rsidR="001F555E">
        <w:t>membangun</w:t>
      </w:r>
      <w:r w:rsidR="006740C2">
        <w:t xml:space="preserve"> plugin dan perangkat keras </w:t>
      </w:r>
      <w:r w:rsidR="001F555E">
        <w:t xml:space="preserve">berupa laptop </w:t>
      </w:r>
      <w:r w:rsidR="006740C2">
        <w:t>digunakan untuk membangun dan menjalankan plugin</w:t>
      </w:r>
      <w:r w:rsidR="001F555E">
        <w:t xml:space="preserve"> dengan detail mengenai keduanya telah dijelaskan pada bagian alat dan bahan di BAB III.</w:t>
      </w:r>
      <w:r w:rsidR="003C7B93">
        <w:t xml:space="preserve"> </w:t>
      </w:r>
      <w:r>
        <w:t>Tahap</w:t>
      </w:r>
      <w:r w:rsidR="001F555E">
        <w:t>an</w:t>
      </w:r>
      <w:r>
        <w:t xml:space="preserve"> implementasi ini terbagi menjadi tiga tahapan iterasi </w:t>
      </w:r>
      <w:r w:rsidR="00945D9D">
        <w:t>penngembangan yang meliputi perancangan dan pembangunan</w:t>
      </w:r>
      <w:r w:rsidR="001F555E">
        <w:t xml:space="preserve"> </w:t>
      </w:r>
      <w:r w:rsidR="003C7B93">
        <w:t>sesuai dengan apa yang telah disebutkan pada bagian perencanaan di BAB IV sebelumnya, dengan rinciannya akan dijelaskan sebagai berikut:</w:t>
      </w:r>
    </w:p>
    <w:p w14:paraId="0B205853" w14:textId="74685A90" w:rsidR="003C7B93" w:rsidRDefault="003C7B93" w:rsidP="003C7B93">
      <w:pPr>
        <w:ind w:firstLine="0"/>
      </w:pPr>
    </w:p>
    <w:p w14:paraId="3D4E6E9F" w14:textId="6B270178" w:rsidR="003C7B93" w:rsidRDefault="003C7B93" w:rsidP="003C7B93">
      <w:pPr>
        <w:pStyle w:val="Judul3"/>
      </w:pPr>
      <w:r>
        <w:t>Iterasi Pe</w:t>
      </w:r>
      <w:r w:rsidR="00945D9D">
        <w:t>ngembangan</w:t>
      </w:r>
      <w:r>
        <w:t xml:space="preserve"> Pertama</w:t>
      </w:r>
    </w:p>
    <w:p w14:paraId="307063F7" w14:textId="5328169B" w:rsidR="00D65D41" w:rsidRDefault="0060541F" w:rsidP="00D65D41">
      <w:r>
        <w:t>Langkah pertama yang akan dilakukan pada iterasi pertama adalah m</w:t>
      </w:r>
      <w:r w:rsidR="00945D9D" w:rsidRPr="00945D9D">
        <w:t>erancang dan membangun setup dasar untuk mengembangkan plugin yang meliputi fitur dasar pada sistem sehingga menjadi plugin yang dapat dipasang dan dijalankan pada Android Studio dan Intellij IDEA</w:t>
      </w:r>
      <w:r>
        <w:t>.</w:t>
      </w:r>
      <w:r w:rsidR="00945D9D" w:rsidRPr="00945D9D">
        <w:t xml:space="preserve"> </w:t>
      </w:r>
      <w:r>
        <w:t xml:space="preserve">Setup dasar ini meliputi mendaftarkan dependency yang akan digunakan untuk mengembangkan </w:t>
      </w:r>
      <w:r w:rsidRPr="0060541F">
        <w:rPr>
          <w:i/>
          <w:iCs/>
        </w:rPr>
        <w:t>plugin</w:t>
      </w:r>
      <w:r>
        <w:t xml:space="preserve">, yaitu library koin yang digunakan sebagai dependency injection dan library mockk yang digunakan untuk membantu pengujian </w:t>
      </w:r>
      <w:r w:rsidRPr="0060541F">
        <w:rPr>
          <w:i/>
          <w:iCs/>
        </w:rPr>
        <w:t>plugin</w:t>
      </w:r>
      <w:r>
        <w:t xml:space="preserve">. Selain itu, dilakukan juga setup pada plugin.xml untuk mendaftarkan informasi-informasi terkait </w:t>
      </w:r>
      <w:r w:rsidRPr="004C3CE7">
        <w:rPr>
          <w:i/>
          <w:iCs/>
        </w:rPr>
        <w:t>plugin</w:t>
      </w:r>
      <w:r>
        <w:t xml:space="preserve"> seperti id, nama</w:t>
      </w:r>
      <w:r w:rsidR="00D17CD5">
        <w:t xml:space="preserve"> yaitu toProtobufConverter</w:t>
      </w:r>
      <w:r>
        <w:t xml:space="preserve">, </w:t>
      </w:r>
      <w:r w:rsidRPr="0060541F">
        <w:rPr>
          <w:i/>
          <w:iCs/>
        </w:rPr>
        <w:t>plugin dependencies</w:t>
      </w:r>
      <w:r>
        <w:t xml:space="preserve">, </w:t>
      </w:r>
      <w:r w:rsidR="004C3CE7" w:rsidRPr="004C3CE7">
        <w:rPr>
          <w:i/>
          <w:iCs/>
        </w:rPr>
        <w:t>services</w:t>
      </w:r>
      <w:r w:rsidR="004C3CE7">
        <w:t xml:space="preserve">, dan </w:t>
      </w:r>
      <w:r w:rsidR="004C3CE7" w:rsidRPr="004C3CE7">
        <w:rPr>
          <w:i/>
          <w:iCs/>
        </w:rPr>
        <w:t>action</w:t>
      </w:r>
      <w:r w:rsidR="004C3CE7">
        <w:t xml:space="preserve"> untuk membuka </w:t>
      </w:r>
      <w:r w:rsidR="004C3CE7" w:rsidRPr="004C3CE7">
        <w:rPr>
          <w:i/>
          <w:iCs/>
        </w:rPr>
        <w:t>plugin</w:t>
      </w:r>
      <w:r w:rsidR="004C3CE7">
        <w:t xml:space="preserve">. </w:t>
      </w:r>
      <w:r w:rsidR="00820E38">
        <w:t xml:space="preserve">Action ini </w:t>
      </w:r>
      <w:r w:rsidR="00D65D41">
        <w:t>diambil dari class</w:t>
      </w:r>
      <w:r w:rsidR="00820E38">
        <w:t xml:space="preserve"> </w:t>
      </w:r>
      <w:r w:rsidR="00820E38" w:rsidRPr="00820E38">
        <w:t>GenerateProtobufAction</w:t>
      </w:r>
      <w:r w:rsidR="00D65D41">
        <w:t xml:space="preserve"> pada file </w:t>
      </w:r>
      <w:r w:rsidR="00D65D41" w:rsidRPr="00D65D41">
        <w:t>GenerateProtobufAction</w:t>
      </w:r>
      <w:r w:rsidR="00D65D41">
        <w:t>.kt pada package action. Action tersebut akan ditampilkan dengan tulisan “</w:t>
      </w:r>
      <w:r w:rsidR="00D65D41" w:rsidRPr="00D65D41">
        <w:t>Convert Kotlin Data Class to Protobuf</w:t>
      </w:r>
      <w:r w:rsidR="00D65D41">
        <w:t xml:space="preserve">” dan berada pada grup </w:t>
      </w:r>
      <w:r w:rsidR="00D65D41" w:rsidRPr="00D65D41">
        <w:lastRenderedPageBreak/>
        <w:t>EditorPopupMenu3</w:t>
      </w:r>
      <w:r w:rsidR="00D65D41">
        <w:t>, sehingga aksi untuk membuka plugin tersebut adalah melalui editor menu ketika sedang membuka sebuah file, seperti pada gambar 4.</w:t>
      </w:r>
    </w:p>
    <w:p w14:paraId="5BD22B65" w14:textId="3BC55849" w:rsidR="00D65D41" w:rsidRPr="00D65D41" w:rsidRDefault="00D65D41" w:rsidP="00D65D41">
      <w:pPr>
        <w:ind w:firstLine="0"/>
        <w:jc w:val="center"/>
      </w:pPr>
      <w:r w:rsidRPr="00D65D41">
        <w:rPr>
          <w:noProof/>
        </w:rPr>
        <w:drawing>
          <wp:inline distT="0" distB="0" distL="0" distR="0" wp14:anchorId="1CD8AC42" wp14:editId="6B62B20A">
            <wp:extent cx="1965285" cy="2520000"/>
            <wp:effectExtent l="0" t="0" r="0" b="0"/>
            <wp:docPr id="7302803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80368" name=""/>
                    <pic:cNvPicPr/>
                  </pic:nvPicPr>
                  <pic:blipFill>
                    <a:blip r:embed="rId28"/>
                    <a:stretch>
                      <a:fillRect/>
                    </a:stretch>
                  </pic:blipFill>
                  <pic:spPr>
                    <a:xfrm>
                      <a:off x="0" y="0"/>
                      <a:ext cx="1965285" cy="2520000"/>
                    </a:xfrm>
                    <a:prstGeom prst="rect">
                      <a:avLst/>
                    </a:prstGeom>
                  </pic:spPr>
                </pic:pic>
              </a:graphicData>
            </a:graphic>
          </wp:inline>
        </w:drawing>
      </w:r>
    </w:p>
    <w:p w14:paraId="0302E71B" w14:textId="6641898E" w:rsidR="00820E38" w:rsidRDefault="00D65D41" w:rsidP="002D24AA">
      <w:pPr>
        <w:pStyle w:val="Keterangan"/>
      </w:pPr>
      <w:r>
        <w:t>Editor Popup Menu</w:t>
      </w:r>
    </w:p>
    <w:p w14:paraId="73DD9CD1" w14:textId="4DCED3D7" w:rsidR="008517C8" w:rsidRDefault="004C3CE7" w:rsidP="00531575">
      <w:r>
        <w:t xml:space="preserve">Selanjutnya akan diterapkan dependency injection menggunakan koin pada package bernama “di” yang didalamnya terdapat file AppModule.kt yang isinya akan bertambah seiring bertambahnya </w:t>
      </w:r>
      <w:r w:rsidRPr="004C3CE7">
        <w:rPr>
          <w:i/>
          <w:iCs/>
        </w:rPr>
        <w:t>class</w:t>
      </w:r>
      <w:r>
        <w:t xml:space="preserve"> yang ingin diinjeksi dan juga file PluginApplication.kt untuk menginisiasikan koin dan </w:t>
      </w:r>
      <w:r w:rsidR="00677420" w:rsidRPr="00677420">
        <w:t>menginstansiasi</w:t>
      </w:r>
      <w:r w:rsidR="00677420">
        <w:t xml:space="preserve">kan </w:t>
      </w:r>
      <w:r>
        <w:t>controller.</w:t>
      </w:r>
      <w:r w:rsidR="00677420">
        <w:t xml:space="preserve"> </w:t>
      </w:r>
      <w:r w:rsidR="008517C8">
        <w:t xml:space="preserve">Class </w:t>
      </w:r>
      <w:r w:rsidR="008517C8" w:rsidRPr="008517C8">
        <w:t>GenerateProtobufActionController</w:t>
      </w:r>
      <w:r w:rsidR="008517C8">
        <w:t xml:space="preserve"> pada file </w:t>
      </w:r>
      <w:r w:rsidR="008517C8" w:rsidRPr="008517C8">
        <w:t>GenerateProtobufActionController</w:t>
      </w:r>
      <w:r w:rsidR="008517C8">
        <w:t xml:space="preserve">.kt di package controller digunakan sebagai </w:t>
      </w:r>
      <w:r w:rsidR="008517C8" w:rsidRPr="00531575">
        <w:rPr>
          <w:i/>
          <w:iCs/>
        </w:rPr>
        <w:t>blueprint</w:t>
      </w:r>
      <w:r w:rsidR="008517C8">
        <w:t xml:space="preserve"> untuk object yang diinstansiasikan pada file PluginApplication.kt. Controller ini sangatlah penting untuk menjalankan berbagai aktivitas ketika action untuk membuka plugin diterima</w:t>
      </w:r>
      <w:r w:rsidR="002D24AA">
        <w:t>, seperti memanggil fungsi untuk menampilkan pesan error dan antarmuka pengguna dan juga memperoleh informasi terkait lingkungan project, yang seluruhnya akan dikembangkan pada iterasi kedua. Selain itu terdapat listener yang akan menjalankan aktivitas</w:t>
      </w:r>
      <w:r w:rsidR="00531575">
        <w:t>-aktivitas terkait</w:t>
      </w:r>
      <w:r w:rsidR="002D24AA">
        <w:t xml:space="preserve"> konversi ketika tombol “Convert” ditekan. Listener ini terdapat pada package listeners yang berisikan file </w:t>
      </w:r>
      <w:r w:rsidR="002D24AA" w:rsidRPr="002D24AA">
        <w:t>GuiFormEventListener.kt</w:t>
      </w:r>
      <w:r w:rsidR="002D24AA">
        <w:t xml:space="preserve"> dan </w:t>
      </w:r>
      <w:r w:rsidR="002D24AA" w:rsidRPr="002D24AA">
        <w:t>GenerateActionListener.kt</w:t>
      </w:r>
      <w:r w:rsidR="002D24AA">
        <w:t xml:space="preserve">, dimana terdapat interface </w:t>
      </w:r>
      <w:r w:rsidR="002D24AA" w:rsidRPr="002D24AA">
        <w:t>GuiFormEventListener</w:t>
      </w:r>
      <w:r w:rsidR="002D24AA">
        <w:t xml:space="preserve"> sebagai kontrak ketika </w:t>
      </w:r>
      <w:r w:rsidR="00531575">
        <w:t xml:space="preserve">diimplementasi dan class </w:t>
      </w:r>
      <w:r w:rsidR="00531575" w:rsidRPr="00531575">
        <w:t>GenerateActionListener</w:t>
      </w:r>
      <w:r w:rsidR="00531575">
        <w:t xml:space="preserve"> untuk menghasilkan listener.</w:t>
      </w:r>
    </w:p>
    <w:p w14:paraId="4DEFA3D9" w14:textId="28DBC8DC" w:rsidR="003C7B93" w:rsidRDefault="00531575" w:rsidP="00531575">
      <w:r>
        <w:t xml:space="preserve">Setelah selesai melakukan setup dasar, selanjutnya akan dilakukan pendataan keyword dan style guide yang </w:t>
      </w:r>
      <w:r w:rsidR="00945D9D" w:rsidRPr="00945D9D">
        <w:t xml:space="preserve">terdapat pada Protocol Buffers </w:t>
      </w:r>
      <w:r>
        <w:t xml:space="preserve">sehingga dapat </w:t>
      </w:r>
      <w:r w:rsidR="00945D9D" w:rsidRPr="00945D9D">
        <w:lastRenderedPageBreak/>
        <w:t>menerapkannya pada sistem.</w:t>
      </w:r>
      <w:r>
        <w:t xml:space="preserve"> Keyword pada protocol buffers ditemukan pada dokumentasi tentang spesifikasi Protocol Buffers, dengan jumlah sebanyak empat puluh (40) kata kunci yang dapat dilihat pada gambar 5. Keyword tersebut</w:t>
      </w:r>
      <w:r w:rsidR="00C87A00">
        <w:t xml:space="preserve"> kemudian dimasukkan kedalam file </w:t>
      </w:r>
      <w:r w:rsidR="00C87A00" w:rsidRPr="00C87A00">
        <w:t>Keyword.kt</w:t>
      </w:r>
      <w:r w:rsidR="00C87A00">
        <w:t xml:space="preserve"> yang terdapat pada package converter.template sebagai variabel konstanta pada object Keyword.</w:t>
      </w:r>
      <w:r w:rsidR="00FB3B16">
        <w:t xml:space="preserve"> </w:t>
      </w:r>
      <w:r w:rsidR="00BC29F3">
        <w:t xml:space="preserve">Selain itu terdapat </w:t>
      </w:r>
    </w:p>
    <w:p w14:paraId="7B170B62" w14:textId="41922045" w:rsidR="00531575" w:rsidRDefault="00531575" w:rsidP="00EF2487">
      <w:pPr>
        <w:ind w:firstLine="0"/>
        <w:jc w:val="center"/>
      </w:pPr>
      <w:r w:rsidRPr="00531575">
        <w:rPr>
          <w:noProof/>
        </w:rPr>
        <w:drawing>
          <wp:inline distT="0" distB="0" distL="0" distR="0" wp14:anchorId="1DECD1D8" wp14:editId="3E7266D6">
            <wp:extent cx="4248000" cy="1585307"/>
            <wp:effectExtent l="0" t="0" r="635" b="0"/>
            <wp:docPr id="9566630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63027" name=""/>
                    <pic:cNvPicPr/>
                  </pic:nvPicPr>
                  <pic:blipFill>
                    <a:blip r:embed="rId29"/>
                    <a:stretch>
                      <a:fillRect/>
                    </a:stretch>
                  </pic:blipFill>
                  <pic:spPr>
                    <a:xfrm>
                      <a:off x="0" y="0"/>
                      <a:ext cx="4248000" cy="1585307"/>
                    </a:xfrm>
                    <a:prstGeom prst="rect">
                      <a:avLst/>
                    </a:prstGeom>
                  </pic:spPr>
                </pic:pic>
              </a:graphicData>
            </a:graphic>
          </wp:inline>
        </w:drawing>
      </w:r>
    </w:p>
    <w:p w14:paraId="123D66A5" w14:textId="19F73A8E" w:rsidR="00531575" w:rsidRDefault="00531575" w:rsidP="00531575">
      <w:pPr>
        <w:pStyle w:val="Keterangan"/>
      </w:pPr>
      <w:r>
        <w:t>Protocol Buffers Keywords</w:t>
      </w:r>
    </w:p>
    <w:p w14:paraId="4669A7F1" w14:textId="0FD5BBF4" w:rsidR="00EF2487" w:rsidRDefault="00C87A00" w:rsidP="00EF2487">
      <w:r>
        <w:t xml:space="preserve">Pendataan mengenai style guide yang dapat ditemukan </w:t>
      </w:r>
      <w:r w:rsidR="00EF2487">
        <w:t xml:space="preserve">pada </w:t>
      </w:r>
      <w:r>
        <w:t xml:space="preserve">dokumentasi resmi Protocol Buffers dilakukan untuk mengetahui mengenai panduan tentang gaya dan struktur penulisan serta pembuatan file Protocol Buffers. Disana dapat diketahui bahwa nama file berekstensi “.proto” sebaiknya ditulis dengan menggunakan format lower case snake, sehingga dapat diambil contoh </w:t>
      </w:r>
      <w:r w:rsidR="00EF2487">
        <w:t xml:space="preserve">nama </w:t>
      </w:r>
      <w:r>
        <w:t xml:space="preserve">yang baik adalah sebagai berikut: </w:t>
      </w:r>
      <w:r w:rsidR="004D2335">
        <w:t>“</w:t>
      </w:r>
      <w:r w:rsidR="004D2335" w:rsidRPr="004D2335">
        <w:t>lower_snake_case.proto</w:t>
      </w:r>
      <w:r w:rsidR="004D2335">
        <w:t>”</w:t>
      </w:r>
      <w:r>
        <w:t>.</w:t>
      </w:r>
      <w:r w:rsidR="004D2335">
        <w:t xml:space="preserve"> Dari panduan untuk nama file tersebut dapat diimplementasikan aktivitas pada plugin untuk memvalidasi nama file</w:t>
      </w:r>
      <w:r w:rsidR="00EF2487">
        <w:t xml:space="preserve">. Aktivitas tersebut diimplementasikan pada fungsi </w:t>
      </w:r>
      <w:r w:rsidR="00EF2487" w:rsidRPr="00EF2487">
        <w:t>validateFileName</w:t>
      </w:r>
      <w:r w:rsidR="00EF2487">
        <w:t xml:space="preserve"> pada </w:t>
      </w:r>
      <w:r w:rsidR="00EF2487" w:rsidRPr="00EF2487">
        <w:t>MessageConversionHelper</w:t>
      </w:r>
      <w:r w:rsidR="00EF2487">
        <w:t xml:space="preserve"> pada file </w:t>
      </w:r>
      <w:r w:rsidR="00EF2487" w:rsidRPr="00EF2487">
        <w:t>MessageConversionHelper</w:t>
      </w:r>
      <w:r w:rsidR="00EF2487">
        <w:t>.kt yang terdapat pada package converter.utils. Fungsi tersebut mencocokkan nama file dengan pattern regex “</w:t>
      </w:r>
      <w:r w:rsidR="00EF2487" w:rsidRPr="00EF2487">
        <w:t>^[a-z0-9_]*$</w:t>
      </w:r>
      <w:r w:rsidR="00EF2487">
        <w:t xml:space="preserve">” sehingga apabila nama diisi dengan karakter diluar huruf kecil dan angka maka sistem akan mengeluarkan error </w:t>
      </w:r>
      <w:r w:rsidR="00EF2487" w:rsidRPr="00EF2487">
        <w:t>WrongFileNameException()</w:t>
      </w:r>
      <w:r w:rsidR="00EF2487">
        <w:t>.</w:t>
      </w:r>
    </w:p>
    <w:p w14:paraId="1CFAB064" w14:textId="77777777" w:rsidR="00361FB1" w:rsidRDefault="00966335" w:rsidP="006F0907">
      <w:r>
        <w:t xml:space="preserve">Pada style guide juga dapat diketahui struktur file protocol buffers berurutan sebagai berikut: License Header (jika ada), File overview, Syntax, Package, Imports (secara berurutan), File options, dan yang lainnya seperti messages. </w:t>
      </w:r>
      <w:r w:rsidR="00361FB1">
        <w:t xml:space="preserve">Struktur file tersebut diimplementasikan melalui interface </w:t>
      </w:r>
      <w:r w:rsidR="00361FB1" w:rsidRPr="00361FB1">
        <w:t>ProtobufTemplateHelper</w:t>
      </w:r>
      <w:r w:rsidR="00361FB1">
        <w:t xml:space="preserve"> yang terdapat pada file kotlin dengan nama yang sama di package converter.template </w:t>
      </w:r>
      <w:r w:rsidR="00361FB1">
        <w:lastRenderedPageBreak/>
        <w:t xml:space="preserve">sebagai bantuan untuk menyusun file protocol buffers. </w:t>
      </w:r>
      <w:r>
        <w:t>Kemudian pada setiap field yang ada pada message dapat mempunyai field labels dan field options</w:t>
      </w:r>
      <w:r w:rsidR="00B17C61">
        <w:t>. Selain itu field juga diharuskan memiliki tipe, nama, dan juga field number yang unik diantara semua field yang terdapat pada message tersebut. Semua ini diimplementasikan</w:t>
      </w:r>
      <w:r w:rsidR="00B05F7C">
        <w:t xml:space="preserve"> dalam bentuk variabel konstanta</w:t>
      </w:r>
      <w:r w:rsidR="00B17C61">
        <w:t xml:space="preserve"> pada package converter.template yang masing-masing dapat dilihat pada file VersionTemplate.kt untuk syntax, PackageTemplate.kt untuk package, ImportTemplate untuk imports, </w:t>
      </w:r>
      <w:r w:rsidR="00B17C61" w:rsidRPr="00B17C61">
        <w:t>FileOptionTemplate</w:t>
      </w:r>
      <w:r w:rsidR="00B17C61">
        <w:t>.kt untuk file options</w:t>
      </w:r>
      <w:r w:rsidR="00B05F7C">
        <w:t xml:space="preserve">, dan FieldOptionTemplate.kt untuk field options. </w:t>
      </w:r>
    </w:p>
    <w:p w14:paraId="7FC80C16" w14:textId="175F9A80" w:rsidR="006F0907" w:rsidRDefault="006F0907" w:rsidP="006F0907">
      <w:r>
        <w:t>Lalu</w:t>
      </w:r>
      <w:r w:rsidR="00B05F7C">
        <w:t xml:space="preserve"> terdapat </w:t>
      </w:r>
      <w:r>
        <w:t xml:space="preserve">sebuah </w:t>
      </w:r>
      <w:r w:rsidR="00B05F7C">
        <w:t>keharusan untuk</w:t>
      </w:r>
      <w:r>
        <w:t xml:space="preserve"> mempunyai</w:t>
      </w:r>
      <w:r w:rsidR="00B05F7C">
        <w:t xml:space="preserve"> indentasi sebanyak dua </w:t>
      </w:r>
      <w:r w:rsidR="00B05F7C" w:rsidRPr="00B05F7C">
        <w:rPr>
          <w:i/>
          <w:iCs/>
        </w:rPr>
        <w:t>spaces</w:t>
      </w:r>
      <w:r w:rsidR="00B05F7C">
        <w:t xml:space="preserve"> dan mengakhiri dengan semicolon untuk setiap field, hal ini diterapkan melalui variabel konstanta pada file CommonTemplate.kt yang ada pada package yang sama dengan template sebelumnya.</w:t>
      </w:r>
      <w:r>
        <w:t xml:space="preserve"> </w:t>
      </w:r>
      <w:r w:rsidR="00361FB1">
        <w:t>D</w:t>
      </w:r>
      <w:r>
        <w:t>apat diketahui juga dari keyword yang ada</w:t>
      </w:r>
      <w:r w:rsidR="00361FB1">
        <w:t>,</w:t>
      </w:r>
      <w:r>
        <w:t xml:space="preserve"> </w:t>
      </w:r>
      <w:r w:rsidR="00624738">
        <w:t>terdapat scalar type</w:t>
      </w:r>
      <w:r w:rsidR="00BC29F3">
        <w:t>s</w:t>
      </w:r>
      <w:r w:rsidR="00624738">
        <w:t xml:space="preserve"> yang dapat digunakan sebagai tipe data pada field seperti pada gambar 6. Pada scalar type</w:t>
      </w:r>
      <w:r w:rsidR="00BC29F3">
        <w:t>s</w:t>
      </w:r>
      <w:r w:rsidR="00624738">
        <w:t xml:space="preserve"> terdapat beberapa macam tipe data integer sehingga hal ini dapat menjadi konfigurasi yang dapat dijadikan fitur pada plugin.</w:t>
      </w:r>
      <w:r w:rsidR="00BC29F3">
        <w:t xml:space="preserve"> Selain scalar types terdapat juga w</w:t>
      </w:r>
      <w:r w:rsidR="00BC29F3" w:rsidRPr="00BC29F3">
        <w:t>ell-</w:t>
      </w:r>
      <w:r w:rsidR="00BC29F3">
        <w:t>k</w:t>
      </w:r>
      <w:r w:rsidR="00BC29F3" w:rsidRPr="00BC29F3">
        <w:t xml:space="preserve">nown </w:t>
      </w:r>
      <w:r w:rsidR="00BC29F3">
        <w:t xml:space="preserve">types </w:t>
      </w:r>
      <w:r w:rsidR="00BC29F3" w:rsidRPr="00BC29F3">
        <w:t xml:space="preserve">and </w:t>
      </w:r>
      <w:r w:rsidR="00BC29F3">
        <w:t>c</w:t>
      </w:r>
      <w:r w:rsidR="00BC29F3" w:rsidRPr="00BC29F3">
        <w:t xml:space="preserve">ommon </w:t>
      </w:r>
      <w:r w:rsidR="00BC29F3">
        <w:t>t</w:t>
      </w:r>
      <w:r w:rsidR="00BC29F3" w:rsidRPr="00BC29F3">
        <w:t>ypes</w:t>
      </w:r>
      <w:r w:rsidR="00BC29F3">
        <w:t xml:space="preserve"> yaitu tipe field tambahan yang dibuat oleh Google untuk </w:t>
      </w:r>
      <w:r w:rsidR="00BC29F3" w:rsidRPr="00BC29F3">
        <w:t>Google APIs</w:t>
      </w:r>
      <w:r w:rsidR="00BC29F3">
        <w:t>.</w:t>
      </w:r>
    </w:p>
    <w:p w14:paraId="169649D0" w14:textId="1E9A6DA2" w:rsidR="00624738" w:rsidRDefault="00481677" w:rsidP="00624738">
      <w:pPr>
        <w:ind w:firstLine="0"/>
        <w:jc w:val="center"/>
      </w:pPr>
      <w:r w:rsidRPr="00481677">
        <w:rPr>
          <w:noProof/>
        </w:rPr>
        <w:drawing>
          <wp:inline distT="0" distB="0" distL="0" distR="0" wp14:anchorId="719C9509" wp14:editId="562F7907">
            <wp:extent cx="3415736" cy="2376000"/>
            <wp:effectExtent l="0" t="0" r="0" b="5715"/>
            <wp:docPr id="5778024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02423" name=""/>
                    <pic:cNvPicPr/>
                  </pic:nvPicPr>
                  <pic:blipFill>
                    <a:blip r:embed="rId30"/>
                    <a:stretch>
                      <a:fillRect/>
                    </a:stretch>
                  </pic:blipFill>
                  <pic:spPr>
                    <a:xfrm>
                      <a:off x="0" y="0"/>
                      <a:ext cx="3415736" cy="2376000"/>
                    </a:xfrm>
                    <a:prstGeom prst="rect">
                      <a:avLst/>
                    </a:prstGeom>
                  </pic:spPr>
                </pic:pic>
              </a:graphicData>
            </a:graphic>
          </wp:inline>
        </w:drawing>
      </w:r>
    </w:p>
    <w:p w14:paraId="7B7EA950" w14:textId="7A5E0632" w:rsidR="00C87A00" w:rsidRPr="00531575" w:rsidRDefault="00624738" w:rsidP="00624738">
      <w:pPr>
        <w:pStyle w:val="Keterangan"/>
      </w:pPr>
      <w:r>
        <w:t>Scalar Type</w:t>
      </w:r>
    </w:p>
    <w:p w14:paraId="22FEF3EC" w14:textId="211939EE" w:rsidR="003C7B93" w:rsidRDefault="003C7B93" w:rsidP="003C7B93">
      <w:pPr>
        <w:pStyle w:val="Judul3"/>
      </w:pPr>
      <w:r>
        <w:lastRenderedPageBreak/>
        <w:t xml:space="preserve">Iterasi </w:t>
      </w:r>
      <w:r w:rsidR="00945D9D">
        <w:t>Pengembangan</w:t>
      </w:r>
      <w:r>
        <w:t xml:space="preserve"> Kedua</w:t>
      </w:r>
    </w:p>
    <w:p w14:paraId="4A23B3AC" w14:textId="17861E86" w:rsidR="00624738" w:rsidRPr="00D17CD5" w:rsidRDefault="001903A8" w:rsidP="001903A8">
      <w:r>
        <w:t>Langkah pertama pada iterasi pengembangan kedua adalah untuk merancang dan membangun antarmuka pengguna untuk plugin. Antarmuka pengguna ini dirancang dan dibangun menggunakan Java Swing</w:t>
      </w:r>
      <w:r w:rsidR="006F0907">
        <w:t xml:space="preserve"> UI dengan membuat GUI Form bernama KotlinConverterForm yang terletak pada </w:t>
      </w:r>
      <w:r w:rsidR="00B270C5">
        <w:t>package presentation.form.</w:t>
      </w:r>
      <w:r w:rsidR="00D17CD5">
        <w:t xml:space="preserve"> Fitur untuk konfigurasi pada plugin yang direncanakan di iterasi pengembangan pertama adalah berupa pemilihan jenis tipe data integer yang diinginkan oleh </w:t>
      </w:r>
      <w:r w:rsidR="00D17CD5" w:rsidRPr="00D17CD5">
        <w:rPr>
          <w:i/>
          <w:iCs/>
        </w:rPr>
        <w:t>user</w:t>
      </w:r>
      <w:r w:rsidR="00D17CD5">
        <w:t>. Sehingga tampilan antarmuka pengguna pada plugin menjadi seperti pada gambar 7.</w:t>
      </w:r>
    </w:p>
    <w:p w14:paraId="12BE81F4" w14:textId="7A0A9690" w:rsidR="001903A8" w:rsidRDefault="00D17CD5" w:rsidP="00D17CD5">
      <w:pPr>
        <w:ind w:firstLine="0"/>
        <w:jc w:val="center"/>
      </w:pPr>
      <w:r w:rsidRPr="00D17CD5">
        <w:rPr>
          <w:noProof/>
        </w:rPr>
        <w:drawing>
          <wp:inline distT="0" distB="0" distL="0" distR="0" wp14:anchorId="6E89405F" wp14:editId="157EC1BB">
            <wp:extent cx="3600000" cy="2671807"/>
            <wp:effectExtent l="0" t="0" r="635" b="0"/>
            <wp:docPr id="17066876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687650" name=""/>
                    <pic:cNvPicPr/>
                  </pic:nvPicPr>
                  <pic:blipFill>
                    <a:blip r:embed="rId31"/>
                    <a:stretch>
                      <a:fillRect/>
                    </a:stretch>
                  </pic:blipFill>
                  <pic:spPr>
                    <a:xfrm>
                      <a:off x="0" y="0"/>
                      <a:ext cx="3600000" cy="2671807"/>
                    </a:xfrm>
                    <a:prstGeom prst="rect">
                      <a:avLst/>
                    </a:prstGeom>
                  </pic:spPr>
                </pic:pic>
              </a:graphicData>
            </a:graphic>
          </wp:inline>
        </w:drawing>
      </w:r>
    </w:p>
    <w:p w14:paraId="61FAA505" w14:textId="2C0D1832" w:rsidR="00D17CD5" w:rsidRDefault="00D17CD5" w:rsidP="00D17CD5">
      <w:pPr>
        <w:pStyle w:val="Keterangan"/>
      </w:pPr>
      <w:r>
        <w:t>Graphical User Interface Plugin Form</w:t>
      </w:r>
    </w:p>
    <w:p w14:paraId="158EC0A6" w14:textId="56513566" w:rsidR="00AF5579" w:rsidRDefault="0067479C" w:rsidP="00AF5579">
      <w:r>
        <w:t>Setelah membuat tampilan untuk antar</w:t>
      </w:r>
      <w:r w:rsidR="00AF5579">
        <w:t xml:space="preserve">muka pengguna, selanjutnya akan diterapkan model-model yang dibutuhkan untuk proses bisnis utama dan konfigurasi pengguna. Model-model ini terdapat pada package core.models yang berisikan dua file yaitu ConversionModel.kt dan ControlsModel.kt. Pada ConversionModel.kt terdapat data class </w:t>
      </w:r>
      <w:r w:rsidR="00AF5579" w:rsidRPr="00AF5579">
        <w:t>ConversionModel</w:t>
      </w:r>
      <w:r w:rsidR="00AF5579">
        <w:t xml:space="preserve"> sebagai model untuk proses konversi dan data class </w:t>
      </w:r>
      <w:r w:rsidR="00AF5579" w:rsidRPr="00AF5579">
        <w:t>ProjectModel</w:t>
      </w:r>
      <w:r w:rsidR="00AF5579">
        <w:t xml:space="preserve"> sebagai model untuk informasi </w:t>
      </w:r>
      <w:r w:rsidR="00922478">
        <w:t>terkait project yang sedang dibuka.</w:t>
      </w:r>
    </w:p>
    <w:p w14:paraId="14B1F34A" w14:textId="70E225BA" w:rsidR="00C73F29" w:rsidRDefault="00C73F29" w:rsidP="004D1515">
      <w:r>
        <w:t xml:space="preserve">Terakhir untuk melengkapi antarmuka pengguna dan model, presentation layer akan dibuat sehingga antarmuka pengguna dan model dapat berinteraksi. Presentation layer ini terdapat pada package presentation dan berisikan 4 file, yaitu ViewModelMapper.kt yang digunakan untuk mapping nilai yang didapat dari </w:t>
      </w:r>
      <w:r>
        <w:lastRenderedPageBreak/>
        <w:t xml:space="preserve">element pada view kedalam ConversionModel, lalu ada </w:t>
      </w:r>
      <w:r w:rsidRPr="00C73F29">
        <w:t>PropertiesFactory</w:t>
      </w:r>
      <w:r>
        <w:t xml:space="preserve">.kt untuk </w:t>
      </w:r>
      <w:r w:rsidR="004D1515">
        <w:t xml:space="preserve">membuat ControlsModel beserta nilainya, dan ada ViewStateManager.kt yang mengatur states yang terdapat pada view di ConverterForm, dan yang terakhir adalah </w:t>
      </w:r>
      <w:r w:rsidR="004D1515" w:rsidRPr="004D1515">
        <w:t>ConverterViewFactory</w:t>
      </w:r>
      <w:r w:rsidR="004D1515">
        <w:t>.kt untuk memilih dan membuat view yang akan ditampilkan sistem beserta mengikatnya dengan states.</w:t>
      </w:r>
    </w:p>
    <w:p w14:paraId="7BE213DD" w14:textId="7F49B148" w:rsidR="004D1515" w:rsidRDefault="004D1515" w:rsidP="004D1515">
      <w:r>
        <w:t xml:space="preserve">Untuk melakukan operasi CRUD pada states, dibuat sebuah service yang bernama </w:t>
      </w:r>
      <w:r w:rsidRPr="004D1515">
        <w:t>ViewStateService</w:t>
      </w:r>
      <w:r>
        <w:t xml:space="preserve">, service ini diletakkan pada file </w:t>
      </w:r>
      <w:r w:rsidRPr="004D1515">
        <w:t>ViewStateService</w:t>
      </w:r>
      <w:r>
        <w:t xml:space="preserve">.kt yang terdapat di package services. </w:t>
      </w:r>
      <w:r w:rsidR="006558F0">
        <w:t xml:space="preserve">Terdapat satu package yang bernama delegates, didalamnya terdapat dua file yaitu </w:t>
      </w:r>
      <w:r w:rsidR="006558F0" w:rsidRPr="006558F0">
        <w:t>EnvironmentDelegate.kt</w:t>
      </w:r>
      <w:r w:rsidR="006558F0">
        <w:t xml:space="preserve"> yang digunakan untuk mengambil informasi terkait lingkungan project yang sedang dibuka kemudian memasukkan nilainya kedalam ProjectModel kemudian menjadikannya nilai kembalian dan </w:t>
      </w:r>
      <w:r w:rsidR="006558F0" w:rsidRPr="006558F0">
        <w:t>MessageDelegate.kt</w:t>
      </w:r>
      <w:r w:rsidR="006558F0">
        <w:t xml:space="preserve"> yang digunakan untuk menampilkan dialog yang berisi pesan error ketika plugin gagal dalam menjalankan sebuah aktivitas </w:t>
      </w:r>
      <w:r w:rsidR="00440DCD">
        <w:t xml:space="preserve">seperti pada Gambar 8 </w:t>
      </w:r>
      <w:r w:rsidR="006558F0">
        <w:t>atau m</w:t>
      </w:r>
      <w:r w:rsidR="00F14062">
        <w:t>enampilkan notifikasi sukses ketika aktivitas konversi berhasil</w:t>
      </w:r>
      <w:r w:rsidR="00440DCD">
        <w:t xml:space="preserve"> seperti pada Gambar 9</w:t>
      </w:r>
      <w:r w:rsidR="00F14062">
        <w:t>.</w:t>
      </w:r>
    </w:p>
    <w:p w14:paraId="0A8E29CD" w14:textId="3FAC967B" w:rsidR="00440DCD" w:rsidRDefault="00440DCD" w:rsidP="00440DCD">
      <w:pPr>
        <w:ind w:firstLine="0"/>
        <w:jc w:val="center"/>
      </w:pPr>
      <w:r w:rsidRPr="00440DCD">
        <w:rPr>
          <w:noProof/>
        </w:rPr>
        <w:drawing>
          <wp:inline distT="0" distB="0" distL="0" distR="0" wp14:anchorId="5B15C1CD" wp14:editId="64340CA1">
            <wp:extent cx="3600000" cy="1302123"/>
            <wp:effectExtent l="0" t="0" r="635" b="0"/>
            <wp:docPr id="8166673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67396" name=""/>
                    <pic:cNvPicPr/>
                  </pic:nvPicPr>
                  <pic:blipFill>
                    <a:blip r:embed="rId32"/>
                    <a:stretch>
                      <a:fillRect/>
                    </a:stretch>
                  </pic:blipFill>
                  <pic:spPr>
                    <a:xfrm>
                      <a:off x="0" y="0"/>
                      <a:ext cx="3600000" cy="1302123"/>
                    </a:xfrm>
                    <a:prstGeom prst="rect">
                      <a:avLst/>
                    </a:prstGeom>
                  </pic:spPr>
                </pic:pic>
              </a:graphicData>
            </a:graphic>
          </wp:inline>
        </w:drawing>
      </w:r>
    </w:p>
    <w:p w14:paraId="56E45A03" w14:textId="77777777" w:rsidR="00440DCD" w:rsidRDefault="00440DCD" w:rsidP="00440DCD">
      <w:pPr>
        <w:pStyle w:val="Keterangan"/>
        <w:ind w:left="0" w:firstLine="0"/>
      </w:pPr>
      <w:r>
        <w:t>Error Dialog</w:t>
      </w:r>
    </w:p>
    <w:p w14:paraId="395D0F98" w14:textId="5537C098" w:rsidR="00440DCD" w:rsidRDefault="00440DCD" w:rsidP="00440DCD">
      <w:pPr>
        <w:pStyle w:val="Keterangan"/>
        <w:numPr>
          <w:ilvl w:val="0"/>
          <w:numId w:val="0"/>
        </w:numPr>
      </w:pPr>
      <w:r w:rsidRPr="00440DCD">
        <w:rPr>
          <w:noProof/>
        </w:rPr>
        <w:drawing>
          <wp:inline distT="0" distB="0" distL="0" distR="0" wp14:anchorId="41F9C724" wp14:editId="45371090">
            <wp:extent cx="3600000" cy="496551"/>
            <wp:effectExtent l="0" t="0" r="635" b="0"/>
            <wp:docPr id="4234849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484967" name=""/>
                    <pic:cNvPicPr/>
                  </pic:nvPicPr>
                  <pic:blipFill>
                    <a:blip r:embed="rId33"/>
                    <a:stretch>
                      <a:fillRect/>
                    </a:stretch>
                  </pic:blipFill>
                  <pic:spPr>
                    <a:xfrm>
                      <a:off x="0" y="0"/>
                      <a:ext cx="3600000" cy="496551"/>
                    </a:xfrm>
                    <a:prstGeom prst="rect">
                      <a:avLst/>
                    </a:prstGeom>
                  </pic:spPr>
                </pic:pic>
              </a:graphicData>
            </a:graphic>
          </wp:inline>
        </w:drawing>
      </w:r>
    </w:p>
    <w:p w14:paraId="4F87D5E5" w14:textId="02ED0626" w:rsidR="0067479C" w:rsidRDefault="00440DCD" w:rsidP="00F14062">
      <w:pPr>
        <w:pStyle w:val="Keterangan"/>
        <w:ind w:left="0" w:firstLine="0"/>
      </w:pPr>
      <w:r>
        <w:t>Success Notification</w:t>
      </w:r>
    </w:p>
    <w:p w14:paraId="6FE73BD8" w14:textId="77777777" w:rsidR="00440DCD" w:rsidRPr="00440DCD" w:rsidRDefault="00440DCD" w:rsidP="00440DCD"/>
    <w:p w14:paraId="2C3A6808" w14:textId="1A21136A" w:rsidR="003C7B93" w:rsidRDefault="003C7B93" w:rsidP="003C7B93">
      <w:pPr>
        <w:pStyle w:val="Judul3"/>
      </w:pPr>
      <w:r>
        <w:t xml:space="preserve">Iterasi </w:t>
      </w:r>
      <w:r w:rsidR="00945D9D">
        <w:t>Pengembangan</w:t>
      </w:r>
      <w:r>
        <w:t xml:space="preserve"> Ketiga</w:t>
      </w:r>
    </w:p>
    <w:p w14:paraId="6038D04C" w14:textId="77777777" w:rsidR="00D717EF" w:rsidRDefault="00F14062" w:rsidP="003A5AC8">
      <w:r>
        <w:t xml:space="preserve">Iterasi ketiga yang merupakan iterasi pengembangan terakhir akan berfokus pada perancangan </w:t>
      </w:r>
      <w:r w:rsidR="003A5AC8">
        <w:t xml:space="preserve">dan </w:t>
      </w:r>
      <w:r>
        <w:t xml:space="preserve">pembangunan </w:t>
      </w:r>
      <w:r w:rsidR="003A5AC8">
        <w:t>fitur parsing dari Kotlin Data Class menjadi Protocol Buffer Message kemudian menulis dan menyimpan hasilnya ke dalam sebuah file baru dengan ekstensi “.proto”.</w:t>
      </w:r>
      <w:r>
        <w:t xml:space="preserve"> </w:t>
      </w:r>
      <w:r w:rsidR="00361FB1">
        <w:t xml:space="preserve">Pertama akan dibuat sebuah processor </w:t>
      </w:r>
      <w:r w:rsidR="00361FB1">
        <w:lastRenderedPageBreak/>
        <w:t xml:space="preserve">pada package converter.processor untuk mengimplementasikan interface </w:t>
      </w:r>
      <w:r w:rsidR="00361FB1" w:rsidRPr="00361FB1">
        <w:t>ProtobufTemplateHelper</w:t>
      </w:r>
      <w:r w:rsidR="00361FB1">
        <w:t xml:space="preserve">. Oleh karena itu, file </w:t>
      </w:r>
      <w:r w:rsidR="00361FB1" w:rsidRPr="00361FB1">
        <w:t>KotlinToProtobufProcessor.kt</w:t>
      </w:r>
      <w:r w:rsidR="00361FB1">
        <w:t xml:space="preserve"> dibuat sehingga dapat merealisasikan template yang dijadikan bantuan untuk membuat file protocol buffer dari kotlin data class menjadi terealisasi.</w:t>
      </w:r>
      <w:r w:rsidR="00D717EF">
        <w:t xml:space="preserve"> Pada file tersebut terdapat pengecekan terkait isi dari file apakah terdapat kotlin data class atau tidak, sehingga dapat mewakili aktivitas yang sama yang telah dirancang sebelumnya pada ActivityDiagram. </w:t>
      </w:r>
    </w:p>
    <w:p w14:paraId="4604761B" w14:textId="404EB58E" w:rsidR="0005651C" w:rsidRDefault="00D717EF" w:rsidP="008252D1">
      <w:r>
        <w:t xml:space="preserve">Processor tersebut juga memanggil parser untuk melakukan parsing sehingga field pada Kotlin Data Class dapat diuraikan dan diambil tipe datanya kemudian diubah tipe datanya sehingga menjadi relevan untuk digunakan pada field di Protocol Buffers Message. Parser tersebut dibuat pada package converter.parser tepatnya pada </w:t>
      </w:r>
      <w:r w:rsidR="008252D1">
        <w:t xml:space="preserve">file </w:t>
      </w:r>
      <w:r w:rsidR="008252D1" w:rsidRPr="008252D1">
        <w:t>KotlinDataTypeParser.kt</w:t>
      </w:r>
      <w:r w:rsidR="008252D1">
        <w:t xml:space="preserve">. </w:t>
      </w:r>
      <w:r w:rsidR="008252D1" w:rsidRPr="008252D1">
        <w:t>KotlinDataTypeParser</w:t>
      </w:r>
      <w:r w:rsidR="008252D1">
        <w:t xml:space="preserve"> mendukung parsing tipe data scalar pada protocol buffers dan beberapa collection yang dimiliki kotlin seperti List, Set, dan Map, hingga tipe data Arrays. Namun, tipe data yang khusus dari kotlin tersebut hanya dapat dilakukan parsing ketika hanya mempunyai satu dimensi.</w:t>
      </w:r>
      <w:r w:rsidR="00440DCD">
        <w:t xml:space="preserve"> Setelah iterasi pengembangan berakhir, plugin siap untuk diuji coba oleh developer yang menggunakan kotlin </w:t>
      </w:r>
      <w:r w:rsidR="0076294D">
        <w:t>dan protocol buffers untuk membantu pengembangan sistem mereka.</w:t>
      </w:r>
      <w:r w:rsidR="00440DCD">
        <w:t xml:space="preserve"> </w:t>
      </w:r>
    </w:p>
    <w:p w14:paraId="41DCBDDB" w14:textId="77777777" w:rsidR="0005651C" w:rsidRPr="0037436D" w:rsidRDefault="0005651C" w:rsidP="0005651C"/>
    <w:p w14:paraId="65CE8267" w14:textId="13915F86" w:rsidR="00BE07EA" w:rsidRDefault="00BE07EA" w:rsidP="00BE07EA">
      <w:pPr>
        <w:pStyle w:val="Judul2"/>
      </w:pPr>
      <w:r>
        <w:t>Pengujian (</w:t>
      </w:r>
      <w:r w:rsidRPr="00BE07EA">
        <w:rPr>
          <w:i/>
          <w:iCs/>
        </w:rPr>
        <w:t>Testing</w:t>
      </w:r>
      <w:r>
        <w:t>)</w:t>
      </w:r>
    </w:p>
    <w:p w14:paraId="6701DD06" w14:textId="2E734C57" w:rsidR="002F2025" w:rsidRDefault="002F2025" w:rsidP="00211AAB">
      <w:r>
        <w:t>Tahapan pengujian atau testing dilakukan dengan harapan untuk dapat menemukan</w:t>
      </w:r>
      <w:r w:rsidRPr="00E27D95">
        <w:t xml:space="preserve"> kesalahan yang </w:t>
      </w:r>
      <w:r>
        <w:t xml:space="preserve">dapat </w:t>
      </w:r>
      <w:r w:rsidRPr="00E27D95">
        <w:t>terjadi</w:t>
      </w:r>
      <w:r w:rsidRPr="00E27D95">
        <w:t xml:space="preserve"> </w:t>
      </w:r>
      <w:r>
        <w:t xml:space="preserve">pada </w:t>
      </w:r>
      <w:r w:rsidRPr="00E27D95">
        <w:t xml:space="preserve">sistem perangkat lunak </w:t>
      </w:r>
      <w:r>
        <w:t xml:space="preserve">yang diuji  </w:t>
      </w:r>
      <w:r w:rsidRPr="00E27D95">
        <w:t>diuji</w:t>
      </w:r>
      <w:r>
        <w:t xml:space="preserve"> dan bagaimana sistem mengatasinya</w:t>
      </w:r>
      <w:r w:rsidRPr="00E27D95">
        <w:t xml:space="preserve">. </w:t>
      </w:r>
      <w:r>
        <w:t xml:space="preserve">Selain itu, </w:t>
      </w:r>
      <w:r w:rsidRPr="00E27D95">
        <w:t xml:space="preserve">pengujian </w:t>
      </w:r>
      <w:r>
        <w:t xml:space="preserve">juga dilakukan </w:t>
      </w:r>
      <w:r w:rsidRPr="00E27D95">
        <w:t xml:space="preserve">untuk </w:t>
      </w:r>
      <w:r>
        <w:t>mengetahui</w:t>
      </w:r>
      <w:r w:rsidRPr="00E27D95">
        <w:t xml:space="preserve"> </w:t>
      </w:r>
      <w:r>
        <w:t xml:space="preserve">kesesuaian </w:t>
      </w:r>
      <w:r w:rsidRPr="00E27D95">
        <w:t xml:space="preserve">perangkat lunak yang dibuat </w:t>
      </w:r>
      <w:r>
        <w:t xml:space="preserve">dengan kebutuhan </w:t>
      </w:r>
      <w:r w:rsidRPr="00E27D95">
        <w:t>yang telah ditetapkan sebelumnya. Pengujian</w:t>
      </w:r>
      <w:r w:rsidR="00A2140B">
        <w:t xml:space="preserve"> pada sistem</w:t>
      </w:r>
      <w:r w:rsidRPr="00E27D95">
        <w:t xml:space="preserve"> </w:t>
      </w:r>
      <w:r w:rsidR="00A2140B">
        <w:t xml:space="preserve">perangkat lunak </w:t>
      </w:r>
      <w:r w:rsidRPr="00E27D95">
        <w:t xml:space="preserve">dilakukan menggunakan </w:t>
      </w:r>
      <w:r>
        <w:t>dua metode testing</w:t>
      </w:r>
      <w:r w:rsidR="00211AAB">
        <w:t>, y</w:t>
      </w:r>
      <w:r>
        <w:t xml:space="preserve">aitu </w:t>
      </w:r>
      <w:r w:rsidRPr="00E27D95">
        <w:t xml:space="preserve">metode </w:t>
      </w:r>
      <w:r w:rsidR="00A2140B">
        <w:t xml:space="preserve">unit testing yang </w:t>
      </w:r>
      <w:r w:rsidR="00211AAB" w:rsidRPr="00211AAB">
        <w:t>menguji bagian terkecil dari perangkat lunak yang dapat diverifikasi</w:t>
      </w:r>
      <w:r w:rsidR="00211AAB">
        <w:t xml:space="preserve"> [25], dan metode</w:t>
      </w:r>
      <w:r w:rsidR="00A2140B">
        <w:t xml:space="preserve"> </w:t>
      </w:r>
      <w:r w:rsidRPr="00E27D95">
        <w:t>black box, yang berfokus pada fungsi perangkat lunak tanpa mempertimbangkan struktur dan implementasinya</w:t>
      </w:r>
      <w:r w:rsidR="00B46F8A">
        <w:t xml:space="preserve"> [2</w:t>
      </w:r>
      <w:r w:rsidR="00211AAB">
        <w:t>6</w:t>
      </w:r>
      <w:r w:rsidR="00B46F8A">
        <w:t>]</w:t>
      </w:r>
      <w:r w:rsidRPr="00E27D95">
        <w:t>.</w:t>
      </w:r>
      <w:r w:rsidR="00211AAB">
        <w:t xml:space="preserve"> Selain pengujian pada sistem perangkat lunak, dilakukan juga pengujian dari output yang dihasilkan sistem perangkat lunak yang berupa file </w:t>
      </w:r>
      <w:r w:rsidR="00211AAB">
        <w:lastRenderedPageBreak/>
        <w:t>protocol buffers. File tersebut akan disimulasikan untuk dipakai menggunakan proto datastore untuk menyimpan data sederhana dalam pengembangan aplikasi android. Dengan rangkaian pengujian</w:t>
      </w:r>
      <w:r w:rsidR="00190692">
        <w:t xml:space="preserve"> yang dilakukan </w:t>
      </w:r>
      <w:r w:rsidR="000757CA">
        <w:t xml:space="preserve">pada </w:t>
      </w:r>
      <w:r w:rsidR="00190692">
        <w:t xml:space="preserve">sistem perangkat lunak dapat diketahui kesesuaian </w:t>
      </w:r>
      <w:r w:rsidR="000757CA">
        <w:t xml:space="preserve">antara </w:t>
      </w:r>
      <w:r w:rsidR="00190692">
        <w:t>perangkat lunak dengan tujuan perancangan dan pembangunan serta kebutuhan yang ada</w:t>
      </w:r>
      <w:r w:rsidRPr="00E27D95">
        <w:t xml:space="preserve">. </w:t>
      </w:r>
    </w:p>
    <w:p w14:paraId="5D49AB39" w14:textId="77777777" w:rsidR="00685B3B" w:rsidRDefault="00685B3B" w:rsidP="00190692">
      <w:pPr>
        <w:ind w:firstLine="0"/>
      </w:pPr>
    </w:p>
    <w:p w14:paraId="1CB5CE4B" w14:textId="15E43DC5" w:rsidR="00190692" w:rsidRDefault="00190692" w:rsidP="00190692">
      <w:pPr>
        <w:pStyle w:val="Judul3"/>
      </w:pPr>
      <w:r>
        <w:t>Unit Testing</w:t>
      </w:r>
    </w:p>
    <w:p w14:paraId="651441F4" w14:textId="2EF3EFD5" w:rsidR="00164A97" w:rsidRDefault="000757CA" w:rsidP="004E6F5F">
      <w:r>
        <w:t xml:space="preserve">Unit testing </w:t>
      </w:r>
      <w:r>
        <w:t xml:space="preserve">dilakukan </w:t>
      </w:r>
      <w:r>
        <w:t xml:space="preserve">dengan menguji </w:t>
      </w:r>
      <w:r>
        <w:t>beberapa fungsi</w:t>
      </w:r>
      <w:r w:rsidR="0009076B">
        <w:t xml:space="preserve">, </w:t>
      </w:r>
      <w:r w:rsidR="0009076B" w:rsidRPr="0009076B">
        <w:rPr>
          <w:i/>
          <w:iCs/>
        </w:rPr>
        <w:t>method</w:t>
      </w:r>
      <w:r w:rsidR="0009076B">
        <w:t xml:space="preserve">, ataupun </w:t>
      </w:r>
      <w:r w:rsidR="0009076B" w:rsidRPr="0009076B">
        <w:rPr>
          <w:i/>
          <w:iCs/>
        </w:rPr>
        <w:t>class</w:t>
      </w:r>
      <w:r w:rsidR="0009076B">
        <w:t xml:space="preserve"> </w:t>
      </w:r>
      <w:r>
        <w:t>dalam sistem</w:t>
      </w:r>
      <w:r>
        <w:t xml:space="preserve"> perangkat lunak</w:t>
      </w:r>
      <w:r>
        <w:t xml:space="preserve">. Beberapa </w:t>
      </w:r>
      <w:r w:rsidR="0009076B" w:rsidRPr="0009076B">
        <w:rPr>
          <w:i/>
          <w:iCs/>
        </w:rPr>
        <w:t>method</w:t>
      </w:r>
      <w:r>
        <w:t xml:space="preserve"> </w:t>
      </w:r>
      <w:r w:rsidR="0009076B">
        <w:t xml:space="preserve">atau </w:t>
      </w:r>
      <w:r w:rsidR="0009076B" w:rsidRPr="0009076B">
        <w:rPr>
          <w:i/>
          <w:iCs/>
        </w:rPr>
        <w:t>class</w:t>
      </w:r>
      <w:r w:rsidR="0009076B">
        <w:t xml:space="preserve"> </w:t>
      </w:r>
      <w:r>
        <w:t xml:space="preserve">yang akan diuji </w:t>
      </w:r>
      <w:r>
        <w:t xml:space="preserve">tersebut kemudian dikelompokkan sesuai dengan kelas yang menampungnya sehingga menghasilkan beberapa </w:t>
      </w:r>
      <w:r w:rsidR="00164A97">
        <w:t>kelompok pengujian, diantaranya adalah</w:t>
      </w:r>
      <w:r>
        <w:t>:</w:t>
      </w:r>
    </w:p>
    <w:p w14:paraId="01CC190B" w14:textId="32DF3A60" w:rsidR="00164A97" w:rsidRDefault="00B37219" w:rsidP="004E6F5F">
      <w:pPr>
        <w:pStyle w:val="DaftarParagraf"/>
        <w:numPr>
          <w:ilvl w:val="6"/>
          <w:numId w:val="17"/>
        </w:numPr>
        <w:spacing w:line="360" w:lineRule="auto"/>
        <w:ind w:left="851" w:hanging="284"/>
      </w:pPr>
      <w:r w:rsidRPr="00B37219">
        <w:t>PluginExceptionTest</w:t>
      </w:r>
    </w:p>
    <w:p w14:paraId="4FD54BEB" w14:textId="3B9D596D" w:rsidR="00D3093F" w:rsidRDefault="00B37219" w:rsidP="004E6F5F">
      <w:pPr>
        <w:ind w:left="851" w:firstLine="0"/>
      </w:pPr>
      <w:r>
        <w:t xml:space="preserve">PluginExceptionTest menguji beberapa class yang digunakan sebagai blueprint untuk exception-exception yang dapat terjadi pada sistem. Pengujian yang dilakukan terkait dengan kesesuaian nilai dari header dan message masing-masing exception. Beberapa Exception yang diuji yaitu </w:t>
      </w:r>
      <w:r w:rsidRPr="00B37219">
        <w:t>FileWriteException()</w:t>
      </w:r>
      <w:r>
        <w:t xml:space="preserve"> yang didapatkan ketika proses penulisan file gagal, </w:t>
      </w:r>
      <w:r w:rsidRPr="00B37219">
        <w:t>SourceException()</w:t>
      </w:r>
      <w:r>
        <w:t xml:space="preserve"> yang didapatkan ketika file yang akan dikonversi bukan merupakan file yang didukung oleh plugin dalam hal ini file kotlin, </w:t>
      </w:r>
      <w:r w:rsidRPr="00B37219">
        <w:t>KotlinStructureException</w:t>
      </w:r>
      <w:r>
        <w:t xml:space="preserve">() yang didapatkan ketika file kotlin yang akan dikonversi tidak mempunyai kotlin data class didalamnya, dan terakhir </w:t>
      </w:r>
      <w:r w:rsidRPr="00B37219">
        <w:t>WrongFileNameException()</w:t>
      </w:r>
      <w:r>
        <w:t xml:space="preserve"> yang didapatkan ketika </w:t>
      </w:r>
      <w:r w:rsidR="007B464A">
        <w:t>nama fil</w:t>
      </w:r>
      <w:r w:rsidR="00BD19E3">
        <w:t xml:space="preserve">e </w:t>
      </w:r>
      <w:r w:rsidR="007B464A">
        <w:t xml:space="preserve">yang </w:t>
      </w:r>
      <w:r w:rsidR="00BD19E3">
        <w:t xml:space="preserve">dimasukkan </w:t>
      </w:r>
      <w:r w:rsidR="007B464A">
        <w:t xml:space="preserve">oleh </w:t>
      </w:r>
      <w:r w:rsidR="00BD19E3">
        <w:t>pengguna kosong atau tidak sesuai dengan format lower_snake_case</w:t>
      </w:r>
      <w:r>
        <w:t>.</w:t>
      </w:r>
      <w:r w:rsidR="00BD19E3">
        <w:t xml:space="preserve"> Hasil pengujian ini dapat dilihat pada gambar 10</w:t>
      </w:r>
      <w:r w:rsidR="00E71C6B">
        <w:t xml:space="preserve">, </w:t>
      </w:r>
      <w:r w:rsidR="00E71C6B">
        <w:t>dimana sistem pada plugin berhasil lulus dalam pengujian</w:t>
      </w:r>
      <w:r w:rsidR="00BD19E3">
        <w:t>.</w:t>
      </w:r>
    </w:p>
    <w:p w14:paraId="3D910F21" w14:textId="21859F31" w:rsidR="00D3093F" w:rsidRDefault="00E71C6B" w:rsidP="00BD19E3">
      <w:pPr>
        <w:pStyle w:val="DaftarParagraf"/>
        <w:spacing w:line="360" w:lineRule="auto"/>
        <w:ind w:firstLine="0"/>
        <w:jc w:val="center"/>
      </w:pPr>
      <w:r w:rsidRPr="00E71C6B">
        <w:drawing>
          <wp:inline distT="0" distB="0" distL="0" distR="0" wp14:anchorId="1E38D1CD" wp14:editId="000A8BBD">
            <wp:extent cx="3060000" cy="1191142"/>
            <wp:effectExtent l="0" t="0" r="7620" b="9525"/>
            <wp:docPr id="16851847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84759" name=""/>
                    <pic:cNvPicPr/>
                  </pic:nvPicPr>
                  <pic:blipFill>
                    <a:blip r:embed="rId34"/>
                    <a:stretch>
                      <a:fillRect/>
                    </a:stretch>
                  </pic:blipFill>
                  <pic:spPr>
                    <a:xfrm>
                      <a:off x="0" y="0"/>
                      <a:ext cx="3060000" cy="1191142"/>
                    </a:xfrm>
                    <a:prstGeom prst="rect">
                      <a:avLst/>
                    </a:prstGeom>
                  </pic:spPr>
                </pic:pic>
              </a:graphicData>
            </a:graphic>
          </wp:inline>
        </w:drawing>
      </w:r>
    </w:p>
    <w:p w14:paraId="1FA6DDB4" w14:textId="08949498" w:rsidR="00BD19E3" w:rsidRDefault="00BD19E3" w:rsidP="00BD19E3">
      <w:pPr>
        <w:pStyle w:val="Keterangan"/>
      </w:pPr>
      <w:r>
        <w:t xml:space="preserve"> Hasil Pengujian PluginExceptionTest</w:t>
      </w:r>
    </w:p>
    <w:p w14:paraId="5E8E9DA0" w14:textId="252344BC" w:rsidR="00164A97" w:rsidRDefault="00164A97" w:rsidP="004E6F5F">
      <w:pPr>
        <w:pStyle w:val="DaftarParagraf"/>
        <w:numPr>
          <w:ilvl w:val="0"/>
          <w:numId w:val="17"/>
        </w:numPr>
        <w:spacing w:line="360" w:lineRule="auto"/>
        <w:ind w:left="851" w:hanging="284"/>
      </w:pPr>
      <w:bookmarkStart w:id="19" w:name="_Hlk172476753"/>
      <w:r w:rsidRPr="00164A97">
        <w:lastRenderedPageBreak/>
        <w:t>GenerateProtobufActionControllerTest</w:t>
      </w:r>
    </w:p>
    <w:bookmarkEnd w:id="19"/>
    <w:p w14:paraId="64CEC0BC" w14:textId="6778EE11" w:rsidR="00BD19E3" w:rsidRDefault="00BD19E3" w:rsidP="004E6F5F">
      <w:pPr>
        <w:ind w:left="851" w:firstLine="0"/>
      </w:pPr>
      <w:r w:rsidRPr="00164A97">
        <w:t>GenerateProtobufActionControllerTest</w:t>
      </w:r>
      <w:r>
        <w:t xml:space="preserve"> </w:t>
      </w:r>
      <w:r w:rsidR="0009076B">
        <w:t>melakukan pengujian pada</w:t>
      </w:r>
      <w:r>
        <w:t xml:space="preserve"> </w:t>
      </w:r>
      <w:r w:rsidR="00E71C6B" w:rsidRPr="00E71C6B">
        <w:rPr>
          <w:i/>
          <w:iCs/>
        </w:rPr>
        <w:t>method</w:t>
      </w:r>
      <w:r>
        <w:t xml:space="preserve"> </w:t>
      </w:r>
      <w:r w:rsidRPr="00BD19E3">
        <w:t>onActionHandled</w:t>
      </w:r>
      <w:r>
        <w:t>()</w:t>
      </w:r>
      <w:r w:rsidR="00E71C6B">
        <w:t>,</w:t>
      </w:r>
      <w:r>
        <w:t xml:space="preserve"> yaitu fungsi </w:t>
      </w:r>
      <w:r w:rsidR="00E71C6B">
        <w:t xml:space="preserve">pada </w:t>
      </w:r>
      <w:r w:rsidR="00E71C6B" w:rsidRPr="00164A97">
        <w:t>GenerateProtobufActionController</w:t>
      </w:r>
      <w:r w:rsidR="00E71C6B">
        <w:t xml:space="preserve"> </w:t>
      </w:r>
      <w:r>
        <w:t xml:space="preserve">yang </w:t>
      </w:r>
      <w:r w:rsidR="0009076B">
        <w:t xml:space="preserve">menangkap aksi pada plugin kemudian meresponnya dengan menjalankan </w:t>
      </w:r>
      <w:r w:rsidR="0009076B">
        <w:t xml:space="preserve">beberapa proses </w:t>
      </w:r>
      <w:r w:rsidR="0009076B">
        <w:t>melalui</w:t>
      </w:r>
      <w:r>
        <w:t xml:space="preserve"> </w:t>
      </w:r>
      <w:r w:rsidR="00E71C6B">
        <w:t>method</w:t>
      </w:r>
      <w:r>
        <w:t xml:space="preserve"> </w:t>
      </w:r>
      <w:r w:rsidRPr="00BD19E3">
        <w:t>proceed</w:t>
      </w:r>
      <w:r>
        <w:t>()</w:t>
      </w:r>
      <w:r w:rsidR="00E71C6B">
        <w:t xml:space="preserve"> pada </w:t>
      </w:r>
      <w:r w:rsidR="00E71C6B" w:rsidRPr="00E71C6B">
        <w:rPr>
          <w:i/>
          <w:iCs/>
        </w:rPr>
        <w:t>class</w:t>
      </w:r>
      <w:r w:rsidR="00E71C6B">
        <w:t xml:space="preserve"> yang sama</w:t>
      </w:r>
      <w:r>
        <w:t>.</w:t>
      </w:r>
      <w:r w:rsidR="0009076B">
        <w:t xml:space="preserve"> Pengujian yang dilakukan adalah untuk memastikan ketika terjadi kegagalan pada fungsi tersebut, sistem akan dapat menanganinya dan menampilkan pesan kegagalan </w:t>
      </w:r>
      <w:r w:rsidR="0009076B" w:rsidRPr="002D003A">
        <w:t xml:space="preserve">kepada user melalui </w:t>
      </w:r>
      <w:r w:rsidR="00E71C6B">
        <w:t>fungsi</w:t>
      </w:r>
      <w:r w:rsidR="0009076B" w:rsidRPr="002D003A">
        <w:t xml:space="preserve"> onPluginExceptionHandled</w:t>
      </w:r>
      <w:r w:rsidR="00E71C6B">
        <w:t>()</w:t>
      </w:r>
      <w:r w:rsidR="0009076B" w:rsidRPr="002D003A">
        <w:t xml:space="preserve"> pada </w:t>
      </w:r>
      <w:r w:rsidR="00E71C6B" w:rsidRPr="00E71C6B">
        <w:rPr>
          <w:i/>
          <w:iCs/>
        </w:rPr>
        <w:t>interface</w:t>
      </w:r>
      <w:r w:rsidR="00E71C6B">
        <w:t xml:space="preserve"> </w:t>
      </w:r>
      <w:r w:rsidR="00E71C6B" w:rsidRPr="00E71C6B">
        <w:t>M</w:t>
      </w:r>
      <w:r w:rsidR="0009076B" w:rsidRPr="00E71C6B">
        <w:t>essageDelegate</w:t>
      </w:r>
      <w:r w:rsidR="0009076B">
        <w:t>.</w:t>
      </w:r>
      <w:r w:rsidR="00E71C6B">
        <w:t xml:space="preserve"> </w:t>
      </w:r>
      <w:r w:rsidR="00E71C6B">
        <w:t>Hasil pengujian ini dapat dilihat pada gambar 1</w:t>
      </w:r>
      <w:r w:rsidR="00E71C6B">
        <w:t>1, dimana sistem pada plugin berhasil lulus dalam pengujian.</w:t>
      </w:r>
    </w:p>
    <w:p w14:paraId="4DFA9156" w14:textId="1047A1EB" w:rsidR="0009076B" w:rsidRDefault="00E71C6B" w:rsidP="004E6F5F">
      <w:pPr>
        <w:ind w:firstLine="0"/>
        <w:jc w:val="center"/>
      </w:pPr>
      <w:r w:rsidRPr="00E71C6B">
        <w:drawing>
          <wp:inline distT="0" distB="0" distL="0" distR="0" wp14:anchorId="271B691F" wp14:editId="00A9CDE7">
            <wp:extent cx="3869088" cy="720000"/>
            <wp:effectExtent l="0" t="0" r="0" b="4445"/>
            <wp:docPr id="11982599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259952" name=""/>
                    <pic:cNvPicPr/>
                  </pic:nvPicPr>
                  <pic:blipFill>
                    <a:blip r:embed="rId35"/>
                    <a:stretch>
                      <a:fillRect/>
                    </a:stretch>
                  </pic:blipFill>
                  <pic:spPr>
                    <a:xfrm>
                      <a:off x="0" y="0"/>
                      <a:ext cx="3869088" cy="720000"/>
                    </a:xfrm>
                    <a:prstGeom prst="rect">
                      <a:avLst/>
                    </a:prstGeom>
                  </pic:spPr>
                </pic:pic>
              </a:graphicData>
            </a:graphic>
          </wp:inline>
        </w:drawing>
      </w:r>
    </w:p>
    <w:p w14:paraId="7D2749E8" w14:textId="026835CB" w:rsidR="00E71C6B" w:rsidRPr="00E71C6B" w:rsidRDefault="00E71C6B" w:rsidP="004E6F5F">
      <w:pPr>
        <w:pStyle w:val="Keterangan"/>
      </w:pPr>
      <w:r>
        <w:t xml:space="preserve"> Hasil Pengujian </w:t>
      </w:r>
      <w:r w:rsidRPr="00E71C6B">
        <w:t>GenerateProtobufActionControllerTest</w:t>
      </w:r>
    </w:p>
    <w:p w14:paraId="22D2A5B2" w14:textId="7F5C0DFE" w:rsidR="003E04E7" w:rsidRDefault="00BD19E3" w:rsidP="004E6F5F">
      <w:pPr>
        <w:pStyle w:val="DaftarParagraf"/>
        <w:numPr>
          <w:ilvl w:val="0"/>
          <w:numId w:val="17"/>
        </w:numPr>
        <w:spacing w:line="360" w:lineRule="auto"/>
        <w:ind w:left="851" w:hanging="284"/>
      </w:pPr>
      <w:r w:rsidRPr="00BD19E3">
        <w:t>GenerateActionListenerTest</w:t>
      </w:r>
    </w:p>
    <w:p w14:paraId="3F20CBC7" w14:textId="39F98D4D" w:rsidR="00BD19E3" w:rsidRDefault="003E04E7" w:rsidP="004E6F5F">
      <w:pPr>
        <w:ind w:left="851" w:firstLine="0"/>
      </w:pPr>
      <w:r w:rsidRPr="00BD19E3">
        <w:t>GenerateActionListenerTest</w:t>
      </w:r>
      <w:r>
        <w:t xml:space="preserve"> </w:t>
      </w:r>
      <w:r>
        <w:t xml:space="preserve">melakukan pengujian pada </w:t>
      </w:r>
      <w:r w:rsidRPr="003E04E7">
        <w:rPr>
          <w:i/>
          <w:iCs/>
        </w:rPr>
        <w:t>method</w:t>
      </w:r>
      <w:r>
        <w:t xml:space="preserve"> </w:t>
      </w:r>
      <w:r w:rsidRPr="003E04E7">
        <w:t>actionPerformed</w:t>
      </w:r>
      <w:r>
        <w:t>()</w:t>
      </w:r>
      <w:r>
        <w:t xml:space="preserve">, yaitu fungsi pada </w:t>
      </w:r>
      <w:r w:rsidR="009939F4" w:rsidRPr="009939F4">
        <w:rPr>
          <w:i/>
          <w:iCs/>
        </w:rPr>
        <w:t>class</w:t>
      </w:r>
      <w:r w:rsidR="009939F4">
        <w:t xml:space="preserve"> </w:t>
      </w:r>
      <w:r w:rsidRPr="00BD19E3">
        <w:t>GenerateActionListenerTest</w:t>
      </w:r>
      <w:r>
        <w:t xml:space="preserve"> yang </w:t>
      </w:r>
      <w:r>
        <w:t xml:space="preserve">digunakan untuk menjalankan beberapa aktivitas seperti melakukan validasi nama file dari masukan pengguna ketika terjadi </w:t>
      </w:r>
      <w:r w:rsidRPr="003E04E7">
        <w:rPr>
          <w:i/>
          <w:iCs/>
        </w:rPr>
        <w:t>action event</w:t>
      </w:r>
      <w:r>
        <w:t xml:space="preserve"> </w:t>
      </w:r>
      <w:r>
        <w:t xml:space="preserve">pada plugin. Pengujian yang dilakukan adalah untuk memastikan ketika terjadi kegagalan pada fungsi tersebut, sistem akan dapat menanganinya dan menampilkan pesan kegagalan </w:t>
      </w:r>
      <w:r w:rsidRPr="002D003A">
        <w:t xml:space="preserve">kepada user melalui </w:t>
      </w:r>
      <w:r>
        <w:t>fungsi</w:t>
      </w:r>
      <w:r w:rsidRPr="002D003A">
        <w:t xml:space="preserve"> onPluginExceptionHandled</w:t>
      </w:r>
      <w:r>
        <w:t>()</w:t>
      </w:r>
      <w:r w:rsidRPr="002D003A">
        <w:t xml:space="preserve"> pada </w:t>
      </w:r>
      <w:r w:rsidRPr="003E04E7">
        <w:rPr>
          <w:i/>
          <w:iCs/>
        </w:rPr>
        <w:t>interface</w:t>
      </w:r>
      <w:r>
        <w:t xml:space="preserve"> </w:t>
      </w:r>
      <w:r w:rsidRPr="00E71C6B">
        <w:t>MessageDelegate</w:t>
      </w:r>
      <w:r>
        <w:t>. Hasil pengujian ini dapat dilihat pada gambar 1</w:t>
      </w:r>
      <w:r>
        <w:t>2</w:t>
      </w:r>
      <w:r>
        <w:t>, dimana sistem pada plugin berhasil lulus dalam pengujian</w:t>
      </w:r>
      <w:r>
        <w:t xml:space="preserve"> ketika terjadi kegagalan saat proses validasi nama file hasil dari masukan pengguna</w:t>
      </w:r>
      <w:r>
        <w:t>.</w:t>
      </w:r>
    </w:p>
    <w:p w14:paraId="5B73D288" w14:textId="2F3CFF1A" w:rsidR="003E04E7" w:rsidRDefault="003E04E7" w:rsidP="004E6F5F">
      <w:pPr>
        <w:ind w:firstLine="0"/>
        <w:jc w:val="center"/>
      </w:pPr>
      <w:r w:rsidRPr="003E04E7">
        <w:drawing>
          <wp:inline distT="0" distB="0" distL="0" distR="0" wp14:anchorId="3789662D" wp14:editId="67E4CA96">
            <wp:extent cx="3730910" cy="720000"/>
            <wp:effectExtent l="0" t="0" r="3175" b="4445"/>
            <wp:docPr id="15621266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126664" name=""/>
                    <pic:cNvPicPr/>
                  </pic:nvPicPr>
                  <pic:blipFill>
                    <a:blip r:embed="rId36"/>
                    <a:stretch>
                      <a:fillRect/>
                    </a:stretch>
                  </pic:blipFill>
                  <pic:spPr>
                    <a:xfrm>
                      <a:off x="0" y="0"/>
                      <a:ext cx="3730910" cy="720000"/>
                    </a:xfrm>
                    <a:prstGeom prst="rect">
                      <a:avLst/>
                    </a:prstGeom>
                  </pic:spPr>
                </pic:pic>
              </a:graphicData>
            </a:graphic>
          </wp:inline>
        </w:drawing>
      </w:r>
    </w:p>
    <w:p w14:paraId="6B505CD4" w14:textId="2BE22F0C" w:rsidR="003E04E7" w:rsidRPr="003E04E7" w:rsidRDefault="003E04E7" w:rsidP="003E04E7">
      <w:pPr>
        <w:pStyle w:val="Keterangan"/>
      </w:pPr>
      <w:r>
        <w:t xml:space="preserve"> Hasil Pengujian GenerateActionListener</w:t>
      </w:r>
    </w:p>
    <w:p w14:paraId="4C79B677" w14:textId="522ED5B6" w:rsidR="003E04E7" w:rsidRDefault="00BD19E3" w:rsidP="004E6F5F">
      <w:pPr>
        <w:pStyle w:val="DaftarParagraf"/>
        <w:numPr>
          <w:ilvl w:val="0"/>
          <w:numId w:val="17"/>
        </w:numPr>
        <w:spacing w:line="360" w:lineRule="auto"/>
        <w:ind w:left="851" w:hanging="284"/>
      </w:pPr>
      <w:r w:rsidRPr="00BD19E3">
        <w:lastRenderedPageBreak/>
        <w:t>KotlinDataTypeParserTest</w:t>
      </w:r>
    </w:p>
    <w:p w14:paraId="297766DE" w14:textId="0D0EB244" w:rsidR="003E04E7" w:rsidRDefault="003E04E7" w:rsidP="004E6F5F">
      <w:pPr>
        <w:ind w:left="851" w:firstLine="0"/>
      </w:pPr>
      <w:r>
        <w:t>KotlinDataTypeParserTest melakukan pengujian</w:t>
      </w:r>
      <w:r w:rsidR="009939F4">
        <w:t xml:space="preserve"> terhadap </w:t>
      </w:r>
      <w:r w:rsidR="009939F4" w:rsidRPr="009939F4">
        <w:rPr>
          <w:i/>
          <w:iCs/>
        </w:rPr>
        <w:t>method</w:t>
      </w:r>
      <w:r w:rsidR="009939F4">
        <w:t xml:space="preserve"> </w:t>
      </w:r>
      <w:r w:rsidR="009939F4" w:rsidRPr="009939F4">
        <w:t>parseDataType</w:t>
      </w:r>
      <w:r w:rsidR="009939F4">
        <w:t xml:space="preserve">(), </w:t>
      </w:r>
      <w:r w:rsidR="009939F4">
        <w:t xml:space="preserve">yaitu fungsi pada </w:t>
      </w:r>
      <w:r w:rsidR="009939F4" w:rsidRPr="009939F4">
        <w:rPr>
          <w:i/>
          <w:iCs/>
        </w:rPr>
        <w:t>class</w:t>
      </w:r>
      <w:r w:rsidR="009939F4">
        <w:t xml:space="preserve"> </w:t>
      </w:r>
      <w:r w:rsidR="009939F4">
        <w:t>KotlinDataTypeParser</w:t>
      </w:r>
      <w:r w:rsidR="009939F4">
        <w:t xml:space="preserve"> </w:t>
      </w:r>
      <w:r w:rsidR="009939F4">
        <w:t xml:space="preserve">yang digunakan untuk </w:t>
      </w:r>
      <w:r w:rsidR="009939F4">
        <w:t xml:space="preserve">melakukan parsing terhadap field-field </w:t>
      </w:r>
      <w:r w:rsidR="004E6F5F">
        <w:t xml:space="preserve">di kotlin data class menjadi field-field di protocol buffers message. </w:t>
      </w:r>
      <w:r w:rsidR="004E6F5F">
        <w:t xml:space="preserve">Pengujian yang dilakukan adalah untuk memastikan </w:t>
      </w:r>
      <w:r w:rsidR="004E6F5F">
        <w:t xml:space="preserve">fungsi dapat menangani field dengan yang bertipe data Boolean, Short, Integer, Long, Float, Double, Char, String, Byte, dan Object yang didapat dari instansiasi sebuah </w:t>
      </w:r>
      <w:r w:rsidR="004E6F5F" w:rsidRPr="004E6F5F">
        <w:rPr>
          <w:i/>
          <w:iCs/>
        </w:rPr>
        <w:t>class</w:t>
      </w:r>
      <w:r w:rsidR="004E6F5F">
        <w:t xml:space="preserve">. </w:t>
      </w:r>
      <w:r w:rsidR="004E6F5F">
        <w:t>Hasil pengujian ini dapat dilihat pada gambar 1</w:t>
      </w:r>
      <w:r w:rsidR="004E6F5F">
        <w:t>3</w:t>
      </w:r>
      <w:r w:rsidR="004E6F5F">
        <w:t>, dimana sistem pada plugin berhasil lulus dalam pengujian.</w:t>
      </w:r>
    </w:p>
    <w:p w14:paraId="3E981EBF" w14:textId="6438AA1F" w:rsidR="004E6F5F" w:rsidRDefault="004E6F5F" w:rsidP="004E6F5F">
      <w:pPr>
        <w:ind w:firstLine="0"/>
        <w:jc w:val="center"/>
      </w:pPr>
      <w:r w:rsidRPr="004E6F5F">
        <w:drawing>
          <wp:inline distT="0" distB="0" distL="0" distR="0" wp14:anchorId="6CE348D1" wp14:editId="405FEF17">
            <wp:extent cx="2356366" cy="2160000"/>
            <wp:effectExtent l="0" t="0" r="6350" b="0"/>
            <wp:docPr id="867354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5441" name=""/>
                    <pic:cNvPicPr/>
                  </pic:nvPicPr>
                  <pic:blipFill>
                    <a:blip r:embed="rId37"/>
                    <a:stretch>
                      <a:fillRect/>
                    </a:stretch>
                  </pic:blipFill>
                  <pic:spPr>
                    <a:xfrm>
                      <a:off x="0" y="0"/>
                      <a:ext cx="2356366" cy="2160000"/>
                    </a:xfrm>
                    <a:prstGeom prst="rect">
                      <a:avLst/>
                    </a:prstGeom>
                  </pic:spPr>
                </pic:pic>
              </a:graphicData>
            </a:graphic>
          </wp:inline>
        </w:drawing>
      </w:r>
    </w:p>
    <w:p w14:paraId="2E2EFD53" w14:textId="175A80C6" w:rsidR="00260A92" w:rsidRDefault="004E6F5F" w:rsidP="00260A92">
      <w:pPr>
        <w:pStyle w:val="Keterangan"/>
      </w:pPr>
      <w:r>
        <w:t xml:space="preserve"> Hasil Pengujian</w:t>
      </w:r>
      <w:r w:rsidR="00260A92">
        <w:t xml:space="preserve"> KotlinDataTypeParser</w:t>
      </w:r>
    </w:p>
    <w:p w14:paraId="68BAA01B" w14:textId="77777777" w:rsidR="00260A92" w:rsidRPr="00260A92" w:rsidRDefault="00260A92" w:rsidP="00260A92"/>
    <w:p w14:paraId="358A00C2" w14:textId="13F362E9" w:rsidR="00260A92" w:rsidRDefault="00260A92" w:rsidP="00260A92">
      <w:pPr>
        <w:pStyle w:val="Judul3"/>
      </w:pPr>
      <w:r>
        <w:t>Black Box Testing</w:t>
      </w:r>
    </w:p>
    <w:p w14:paraId="6427DB6B" w14:textId="22873463" w:rsidR="005375CF" w:rsidRDefault="00260A92" w:rsidP="00911F12">
      <w:r>
        <w:t xml:space="preserve">Pengujian </w:t>
      </w:r>
      <w:r>
        <w:t>black box</w:t>
      </w:r>
      <w:r>
        <w:t xml:space="preserve"> dilakukan untuk menguji </w:t>
      </w:r>
      <w:r w:rsidRPr="00E27D95">
        <w:t>fungsi</w:t>
      </w:r>
      <w:r>
        <w:t>onalitas sistem</w:t>
      </w:r>
      <w:r w:rsidRPr="00E27D95">
        <w:t xml:space="preserve"> perangkat lunak</w:t>
      </w:r>
      <w:r>
        <w:t>. Pengujian dilakukan dengan memberikan beberapa skenario pengujian</w:t>
      </w:r>
      <w:r w:rsidRPr="00E27D95">
        <w:t xml:space="preserve"> </w:t>
      </w:r>
      <w:r w:rsidR="00B250A3">
        <w:t xml:space="preserve">dari pengguna </w:t>
      </w:r>
      <w:r>
        <w:t>ke</w:t>
      </w:r>
      <w:r w:rsidRPr="00E27D95">
        <w:t xml:space="preserve">pada sistem. </w:t>
      </w:r>
      <w:r>
        <w:t>Skenario pengujian dikelompokkan menjadi dua</w:t>
      </w:r>
      <w:r w:rsidR="008F69C9">
        <w:t>,</w:t>
      </w:r>
      <w:r>
        <w:t xml:space="preserve"> yaitu happy path dimana </w:t>
      </w:r>
      <w:r w:rsidR="008F69C9">
        <w:t xml:space="preserve">fitur pada sistem berhasil melakukan skenario pengujian tanpa mendapatkan kegagalan dan unhappy path </w:t>
      </w:r>
      <w:r w:rsidR="008F69C9">
        <w:t>dimana fitur pada sistem</w:t>
      </w:r>
      <w:r w:rsidR="008F69C9">
        <w:t xml:space="preserve"> melakukan skenario pengujian dan mendapatkan kegagalan</w:t>
      </w:r>
      <w:r w:rsidR="008F69C9" w:rsidRPr="008F69C9">
        <w:t>.</w:t>
      </w:r>
      <w:r w:rsidR="008F69C9">
        <w:t xml:space="preserve"> Skenario pengujian </w:t>
      </w:r>
      <w:r w:rsidR="005375CF">
        <w:t xml:space="preserve">pada sistem </w:t>
      </w:r>
      <w:r w:rsidR="008F69C9">
        <w:t xml:space="preserve">beserta </w:t>
      </w:r>
      <w:r w:rsidR="005375CF">
        <w:t xml:space="preserve">dengan </w:t>
      </w:r>
      <w:r w:rsidR="008F69C9">
        <w:t>hasil</w:t>
      </w:r>
      <w:r w:rsidR="005375CF">
        <w:t>nya dapat dilihat pada tabel berikut:</w:t>
      </w:r>
    </w:p>
    <w:p w14:paraId="1B5E57EA" w14:textId="77777777" w:rsidR="005375CF" w:rsidRDefault="005375CF" w:rsidP="005375CF"/>
    <w:p w14:paraId="21E426EF" w14:textId="77777777" w:rsidR="005375CF" w:rsidRDefault="005375CF" w:rsidP="005375CF"/>
    <w:p w14:paraId="16073F92" w14:textId="783DFEC5" w:rsidR="005375CF" w:rsidRDefault="005375CF" w:rsidP="005375CF">
      <w:pPr>
        <w:pStyle w:val="CaptionTable"/>
      </w:pPr>
      <w:r w:rsidRPr="00E27D95">
        <w:lastRenderedPageBreak/>
        <w:t>Pengujian</w:t>
      </w:r>
      <w:r>
        <w:t xml:space="preserve"> Black Box</w:t>
      </w:r>
    </w:p>
    <w:tbl>
      <w:tblPr>
        <w:tblW w:w="7928" w:type="dxa"/>
        <w:tblLayout w:type="fixed"/>
        <w:tblLook w:val="06A0" w:firstRow="1" w:lastRow="0" w:firstColumn="1" w:lastColumn="0" w:noHBand="1" w:noVBand="1"/>
      </w:tblPr>
      <w:tblGrid>
        <w:gridCol w:w="2041"/>
        <w:gridCol w:w="2041"/>
        <w:gridCol w:w="2041"/>
        <w:gridCol w:w="1805"/>
      </w:tblGrid>
      <w:tr w:rsidR="005375CF" w:rsidRPr="00E27D95" w14:paraId="4D9616F9" w14:textId="77777777" w:rsidTr="005375CF">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8D08D" w:themeFill="accent6" w:themeFillTint="99"/>
            <w:tcMar>
              <w:top w:w="100" w:type="dxa"/>
              <w:left w:w="100" w:type="dxa"/>
              <w:bottom w:w="100" w:type="dxa"/>
              <w:right w:w="100" w:type="dxa"/>
            </w:tcMar>
          </w:tcPr>
          <w:p w14:paraId="0B2961B5" w14:textId="5D8953A1" w:rsidR="005375CF" w:rsidRPr="00E27D95" w:rsidRDefault="005375CF" w:rsidP="00B34060">
            <w:pPr>
              <w:jc w:val="center"/>
              <w:rPr>
                <w:rFonts w:cs="Times New Roman"/>
                <w:b/>
                <w:bCs/>
              </w:rPr>
            </w:pPr>
            <w:r>
              <w:rPr>
                <w:rFonts w:eastAsia="Arial" w:cs="Times New Roman"/>
                <w:b/>
                <w:bCs/>
                <w:szCs w:val="24"/>
              </w:rPr>
              <w:t>Skenario</w:t>
            </w:r>
            <w:r w:rsidRPr="00E27D95">
              <w:rPr>
                <w:rFonts w:eastAsia="Arial" w:cs="Times New Roman"/>
                <w:b/>
                <w:bCs/>
                <w:szCs w:val="24"/>
              </w:rPr>
              <w:t xml:space="preserve"> </w:t>
            </w:r>
            <w:r>
              <w:rPr>
                <w:rFonts w:eastAsia="Arial" w:cs="Times New Roman"/>
                <w:b/>
                <w:bCs/>
                <w:szCs w:val="24"/>
              </w:rPr>
              <w:t xml:space="preserve">happy path </w:t>
            </w:r>
            <w:r w:rsidRPr="00E27D95">
              <w:rPr>
                <w:rFonts w:eastAsia="Arial" w:cs="Times New Roman"/>
                <w:b/>
                <w:bCs/>
                <w:szCs w:val="24"/>
              </w:rPr>
              <w:t xml:space="preserve">dan hasil </w:t>
            </w:r>
            <w:r>
              <w:rPr>
                <w:rFonts w:eastAsia="Arial" w:cs="Times New Roman"/>
                <w:b/>
                <w:bCs/>
                <w:szCs w:val="24"/>
              </w:rPr>
              <w:t>u</w:t>
            </w:r>
            <w:r w:rsidRPr="00E27D95">
              <w:rPr>
                <w:rFonts w:eastAsia="Arial" w:cs="Times New Roman"/>
                <w:b/>
                <w:bCs/>
                <w:szCs w:val="24"/>
              </w:rPr>
              <w:t xml:space="preserve">ji </w:t>
            </w:r>
          </w:p>
        </w:tc>
      </w:tr>
      <w:tr w:rsidR="005C36F3" w:rsidRPr="00E27D95" w14:paraId="5C41D534"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1FC2D78"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269145C"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643ED700"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59CB0313"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38B01E76" w14:textId="77777777" w:rsidTr="00B34060">
        <w:trPr>
          <w:trHeight w:val="465"/>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49D1BE8" w14:textId="1C7D2B1C" w:rsidR="005375CF" w:rsidRPr="00E27D95" w:rsidRDefault="005375CF" w:rsidP="00B34060">
            <w:pPr>
              <w:ind w:firstLine="0"/>
              <w:jc w:val="left"/>
            </w:pPr>
            <w:r w:rsidRPr="00E27D95">
              <w:t xml:space="preserve">Memilih </w:t>
            </w:r>
            <w:r>
              <w:t>file kotlin</w:t>
            </w:r>
            <w:r w:rsidRPr="00E27D95">
              <w:t xml:space="preserve"> terlebih dahulu sebelum memanggil 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448252" w14:textId="77777777" w:rsidR="005375CF" w:rsidRPr="00E27D95" w:rsidRDefault="005375CF" w:rsidP="00B34060">
            <w:pPr>
              <w:ind w:firstLine="0"/>
              <w:jc w:val="left"/>
              <w:rPr>
                <w:rFonts w:cs="Times New Roman"/>
              </w:rPr>
            </w:pPr>
            <w:r w:rsidRPr="00153B54">
              <w:rPr>
                <w:rFonts w:eastAsia="Arial" w:cs="Times New Roman"/>
                <w:i/>
                <w:iCs/>
                <w:szCs w:val="24"/>
              </w:rPr>
              <w:t>Plugin</w:t>
            </w:r>
            <w:r w:rsidRPr="00E27D95">
              <w:rPr>
                <w:rFonts w:eastAsia="Arial" w:cs="Times New Roman"/>
                <w:szCs w:val="24"/>
              </w:rPr>
              <w:t xml:space="preserve"> dapat dijalan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1488B56" w14:textId="77777777" w:rsidR="005375CF" w:rsidRPr="00E27D95" w:rsidRDefault="005375CF" w:rsidP="00B34060">
            <w:pPr>
              <w:ind w:firstLine="0"/>
              <w:jc w:val="left"/>
              <w:rPr>
                <w:rFonts w:cs="Times New Roman"/>
              </w:rPr>
            </w:pPr>
            <w:r w:rsidRPr="00153B54">
              <w:rPr>
                <w:rFonts w:eastAsia="Arial" w:cs="Times New Roman"/>
                <w:i/>
                <w:iCs/>
                <w:szCs w:val="24"/>
              </w:rPr>
              <w:t>Plugin</w:t>
            </w:r>
            <w:r w:rsidRPr="00E27D95">
              <w:rPr>
                <w:rFonts w:eastAsia="Arial" w:cs="Times New Roman"/>
                <w:szCs w:val="24"/>
              </w:rPr>
              <w:t xml:space="preserve"> berjal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7162C5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9B355DD"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8D5D52" w14:textId="40B8FC43" w:rsidR="005375CF" w:rsidRPr="00E27D95" w:rsidRDefault="005375CF" w:rsidP="00B34060">
            <w:pPr>
              <w:ind w:firstLine="0"/>
              <w:jc w:val="left"/>
              <w:rPr>
                <w:rFonts w:cs="Times New Roman"/>
              </w:rPr>
            </w:pPr>
            <w:r w:rsidRPr="00E27D95">
              <w:rPr>
                <w:rFonts w:eastAsia="Arial" w:cs="Times New Roman"/>
                <w:szCs w:val="24"/>
              </w:rPr>
              <w:t>Me</w:t>
            </w:r>
            <w:r>
              <w:rPr>
                <w:rFonts w:eastAsia="Arial" w:cs="Times New Roman"/>
                <w:szCs w:val="24"/>
              </w:rPr>
              <w:t xml:space="preserve">lakukan </w:t>
            </w:r>
            <w:r w:rsidRPr="00E27D95">
              <w:rPr>
                <w:rFonts w:eastAsia="Arial" w:cs="Times New Roman"/>
                <w:szCs w:val="24"/>
              </w:rPr>
              <w:t xml:space="preserve">konversi </w:t>
            </w:r>
            <w:r>
              <w:rPr>
                <w:rFonts w:eastAsia="Arial" w:cs="Times New Roman"/>
                <w:szCs w:val="24"/>
              </w:rPr>
              <w:t>Kotlin Data Class</w:t>
            </w:r>
            <w:r w:rsidRPr="00E27D95">
              <w:rPr>
                <w:rFonts w:eastAsia="Arial" w:cs="Times New Roman"/>
                <w:szCs w:val="24"/>
              </w:rPr>
              <w:t xml:space="preserve"> dan menghasilkan</w:t>
            </w:r>
            <w:r>
              <w:rPr>
                <w:rFonts w:eastAsia="Arial" w:cs="Times New Roman"/>
                <w:szCs w:val="24"/>
              </w:rPr>
              <w:t xml:space="preserve"> </w:t>
            </w:r>
            <w:r w:rsidRPr="00153B54">
              <w:rPr>
                <w:rFonts w:eastAsia="Arial" w:cs="Times New Roman"/>
                <w:i/>
                <w:iCs/>
                <w:szCs w:val="24"/>
              </w:rPr>
              <w:t>output</w:t>
            </w:r>
            <w:r w:rsidRPr="00E27D95">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42056D" w14:textId="5091E65C" w:rsidR="005375CF" w:rsidRPr="00E27D95" w:rsidRDefault="005375CF" w:rsidP="00B34060">
            <w:pPr>
              <w:ind w:firstLine="0"/>
              <w:jc w:val="left"/>
              <w:rPr>
                <w:rFonts w:cs="Times New Roman"/>
              </w:rPr>
            </w:pPr>
            <w:r w:rsidRPr="00E27D95">
              <w:rPr>
                <w:rFonts w:eastAsia="Arial" w:cs="Times New Roman"/>
                <w:szCs w:val="24"/>
              </w:rPr>
              <w:t>Dapat</w:t>
            </w:r>
            <w:r>
              <w:rPr>
                <w:rFonts w:eastAsia="Arial" w:cs="Times New Roman"/>
                <w:szCs w:val="24"/>
              </w:rPr>
              <w:t xml:space="preserve"> </w:t>
            </w:r>
            <w:r w:rsidRPr="00E27D95">
              <w:rPr>
                <w:rFonts w:eastAsia="Arial" w:cs="Times New Roman"/>
                <w:szCs w:val="24"/>
              </w:rPr>
              <w:t>menghasilkan</w:t>
            </w:r>
            <w:r>
              <w:rPr>
                <w:rFonts w:eastAsia="Arial" w:cs="Times New Roman"/>
                <w:szCs w:val="24"/>
              </w:rPr>
              <w:t xml:space="preserve"> file Protocol Buffers</w:t>
            </w:r>
            <w:r w:rsidRPr="00E27D95">
              <w:rPr>
                <w:rFonts w:eastAsia="Arial" w:cs="Times New Roman"/>
                <w:szCs w:val="24"/>
              </w:rPr>
              <w:t xml:space="preserve"> </w:t>
            </w:r>
            <w:r w:rsidR="005F6C52">
              <w:rPr>
                <w:rFonts w:eastAsia="Arial" w:cs="Times New Roman"/>
                <w:szCs w:val="24"/>
              </w:rPr>
              <w:t>dengan Messag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0D7235B" w14:textId="2B7BBB07" w:rsidR="005375CF" w:rsidRPr="00E27D95" w:rsidRDefault="005375CF" w:rsidP="00B34060">
            <w:pPr>
              <w:ind w:firstLine="0"/>
              <w:jc w:val="left"/>
              <w:rPr>
                <w:rFonts w:cs="Times New Roman"/>
              </w:rPr>
            </w:pPr>
            <w:r w:rsidRPr="00E27D95">
              <w:rPr>
                <w:rFonts w:eastAsia="Arial" w:cs="Times New Roman"/>
                <w:szCs w:val="24"/>
              </w:rPr>
              <w:t>Menghasilkan</w:t>
            </w:r>
            <w:r w:rsidR="005F6C52">
              <w:rPr>
                <w:rFonts w:eastAsia="Arial" w:cs="Times New Roman"/>
                <w:szCs w:val="24"/>
              </w:rPr>
              <w:t xml:space="preserve"> file Protocol Buffers</w:t>
            </w:r>
            <w:r w:rsidR="005F6C52" w:rsidRPr="00E27D95">
              <w:rPr>
                <w:rFonts w:eastAsia="Arial" w:cs="Times New Roman"/>
                <w:szCs w:val="24"/>
              </w:rPr>
              <w:t xml:space="preserve"> </w:t>
            </w:r>
            <w:r w:rsidR="005F6C52">
              <w:rPr>
                <w:rFonts w:eastAsia="Arial" w:cs="Times New Roman"/>
                <w:szCs w:val="24"/>
              </w:rPr>
              <w:t>dengan Messag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741E18"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7F3E8CD5"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FF1BC46" w14:textId="39A28DCD" w:rsidR="005375CF" w:rsidRPr="00E27D95" w:rsidRDefault="005375CF" w:rsidP="00B34060">
            <w:pPr>
              <w:ind w:firstLine="0"/>
              <w:jc w:val="left"/>
              <w:rPr>
                <w:rFonts w:cs="Times New Roman"/>
              </w:rPr>
            </w:pPr>
            <w:r w:rsidRPr="00E27D95">
              <w:rPr>
                <w:rFonts w:eastAsia="Arial" w:cs="Times New Roman"/>
                <w:szCs w:val="24"/>
              </w:rPr>
              <w:t xml:space="preserve">Melakukan konversi </w:t>
            </w:r>
            <w:r w:rsidR="005F6C52">
              <w:rPr>
                <w:rFonts w:eastAsia="Arial" w:cs="Times New Roman"/>
                <w:szCs w:val="24"/>
              </w:rPr>
              <w:t xml:space="preserve">Kotlin Data Class </w:t>
            </w:r>
            <w:r w:rsidRPr="00E27D95">
              <w:rPr>
                <w:rFonts w:eastAsia="Arial" w:cs="Times New Roman"/>
                <w:szCs w:val="24"/>
              </w:rPr>
              <w:t xml:space="preserve">dan menghasilkan </w:t>
            </w:r>
            <w:r w:rsidRPr="00153B54">
              <w:rPr>
                <w:rFonts w:eastAsia="Arial" w:cs="Times New Roman"/>
                <w:i/>
                <w:iCs/>
                <w:szCs w:val="24"/>
              </w:rPr>
              <w:t>output</w:t>
            </w:r>
            <w:r w:rsidRPr="00E27D95">
              <w:rPr>
                <w:rFonts w:eastAsia="Arial" w:cs="Times New Roman"/>
                <w:szCs w:val="24"/>
              </w:rPr>
              <w:t xml:space="preserve"> sesuai dengan </w:t>
            </w:r>
            <w:r w:rsidR="005F6C52">
              <w:rPr>
                <w:rFonts w:eastAsia="Arial" w:cs="Times New Roman"/>
                <w:szCs w:val="24"/>
              </w:rPr>
              <w:t>konfigurasi</w:t>
            </w:r>
            <w:r w:rsidRPr="00E27D95">
              <w:rPr>
                <w:rFonts w:eastAsia="Arial" w:cs="Times New Roman"/>
                <w:szCs w:val="24"/>
              </w:rPr>
              <w:t xml:space="preserve">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D0C416" w14:textId="0704FB11" w:rsidR="005375CF" w:rsidRPr="00E27D95" w:rsidRDefault="005375CF" w:rsidP="00B34060">
            <w:pPr>
              <w:ind w:firstLine="0"/>
              <w:jc w:val="left"/>
              <w:rPr>
                <w:rFonts w:cs="Times New Roman"/>
              </w:rPr>
            </w:pPr>
            <w:r w:rsidRPr="00E27D95">
              <w:rPr>
                <w:rFonts w:eastAsia="Arial" w:cs="Times New Roman"/>
                <w:szCs w:val="24"/>
              </w:rPr>
              <w:t xml:space="preserve">Dapat menghasilkan </w:t>
            </w:r>
            <w:r w:rsidR="005F6C52">
              <w:rPr>
                <w:rFonts w:eastAsia="Arial" w:cs="Times New Roman"/>
                <w:szCs w:val="24"/>
              </w:rPr>
              <w:t>file Protocol Buffers</w:t>
            </w:r>
            <w:r w:rsidR="005F6C52" w:rsidRPr="00E27D95">
              <w:rPr>
                <w:rFonts w:eastAsia="Arial" w:cs="Times New Roman"/>
                <w:szCs w:val="24"/>
              </w:rPr>
              <w:t xml:space="preserve"> </w:t>
            </w:r>
            <w:r w:rsidR="005F6C52">
              <w:rPr>
                <w:rFonts w:eastAsia="Arial" w:cs="Times New Roman"/>
                <w:szCs w:val="24"/>
              </w:rPr>
              <w:t>dengan Message yang sesuai</w:t>
            </w:r>
            <w:r w:rsidR="005F6C52">
              <w:rPr>
                <w:rFonts w:eastAsia="Arial" w:cs="Times New Roman"/>
                <w:szCs w:val="24"/>
              </w:rPr>
              <w:t xml:space="preserve"> dengan konfigurasi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FF6717" w14:textId="3B8D1CEB" w:rsidR="005375CF" w:rsidRPr="00E27D95" w:rsidRDefault="005375CF" w:rsidP="00B34060">
            <w:pPr>
              <w:ind w:firstLine="0"/>
              <w:jc w:val="left"/>
              <w:rPr>
                <w:rFonts w:cs="Times New Roman"/>
              </w:rPr>
            </w:pPr>
            <w:r w:rsidRPr="00E27D95">
              <w:rPr>
                <w:rFonts w:eastAsia="Arial" w:cs="Times New Roman"/>
                <w:szCs w:val="24"/>
              </w:rPr>
              <w:t xml:space="preserve">Menghasilkan </w:t>
            </w:r>
            <w:r w:rsidR="005F6C52">
              <w:rPr>
                <w:rFonts w:eastAsia="Arial" w:cs="Times New Roman"/>
                <w:szCs w:val="24"/>
              </w:rPr>
              <w:t>file Protocol Buffers</w:t>
            </w:r>
            <w:r w:rsidR="005F6C52" w:rsidRPr="00E27D95">
              <w:rPr>
                <w:rFonts w:eastAsia="Arial" w:cs="Times New Roman"/>
                <w:szCs w:val="24"/>
              </w:rPr>
              <w:t xml:space="preserve"> </w:t>
            </w:r>
            <w:r w:rsidR="005F6C52">
              <w:rPr>
                <w:rFonts w:eastAsia="Arial" w:cs="Times New Roman"/>
                <w:szCs w:val="24"/>
              </w:rPr>
              <w:t>dengan Message yang sesuai dengan konfigurasi yang dipilih</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22DB2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C8CAAF2" w14:textId="77777777" w:rsidTr="005C36F3">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4B083" w:themeFill="accent2" w:themeFillTint="99"/>
            <w:tcMar>
              <w:top w:w="100" w:type="dxa"/>
              <w:left w:w="100" w:type="dxa"/>
              <w:bottom w:w="100" w:type="dxa"/>
              <w:right w:w="100" w:type="dxa"/>
            </w:tcMar>
          </w:tcPr>
          <w:p w14:paraId="1DADB886" w14:textId="77777777" w:rsidR="005375CF" w:rsidRPr="00E27D95" w:rsidRDefault="005375CF" w:rsidP="00B34060">
            <w:pPr>
              <w:jc w:val="center"/>
              <w:rPr>
                <w:rFonts w:cs="Times New Roman"/>
                <w:b/>
                <w:bCs/>
              </w:rPr>
            </w:pPr>
            <w:r w:rsidRPr="00E27D95">
              <w:rPr>
                <w:rFonts w:eastAsia="Arial" w:cs="Times New Roman"/>
                <w:b/>
                <w:bCs/>
                <w:szCs w:val="24"/>
              </w:rPr>
              <w:t>Kasus dan hasil Uji Salah</w:t>
            </w:r>
          </w:p>
        </w:tc>
      </w:tr>
      <w:tr w:rsidR="005375CF" w:rsidRPr="00E27D95" w14:paraId="1DDF3C91"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B86DD95"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6FEF6488"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4DF0B994"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70C4C7E"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5AF90420"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8234265" w14:textId="6ED2F990" w:rsidR="005F6C52" w:rsidRPr="005F6C52" w:rsidRDefault="005F6C52" w:rsidP="00B34060">
            <w:pPr>
              <w:ind w:firstLine="0"/>
              <w:rPr>
                <w:rFonts w:eastAsia="Arial" w:cs="Times New Roman"/>
                <w:szCs w:val="24"/>
              </w:rPr>
            </w:pPr>
            <w:r>
              <w:rPr>
                <w:rFonts w:eastAsia="Arial" w:cs="Times New Roman"/>
                <w:szCs w:val="24"/>
              </w:rPr>
              <w:t>Memilih</w:t>
            </w:r>
            <w:r w:rsidR="005375CF" w:rsidRPr="00E27D95">
              <w:rPr>
                <w:rFonts w:eastAsia="Arial" w:cs="Times New Roman"/>
                <w:szCs w:val="24"/>
              </w:rPr>
              <w:t xml:space="preserve"> </w:t>
            </w:r>
            <w:r>
              <w:rPr>
                <w:rFonts w:eastAsia="Arial" w:cs="Times New Roman"/>
                <w:szCs w:val="24"/>
              </w:rPr>
              <w:t xml:space="preserve">file selain kotlin untuk memanggil </w:t>
            </w:r>
            <w:r w:rsidR="005375CF" w:rsidRPr="00153B54">
              <w:rPr>
                <w:rFonts w:eastAsia="Arial" w:cs="Times New Roman"/>
                <w:i/>
                <w:iCs/>
                <w:szCs w:val="24"/>
              </w:rPr>
              <w:t>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B6ED9E" w14:textId="737EB4E1" w:rsidR="005375CF" w:rsidRPr="00E27D95" w:rsidRDefault="005375CF" w:rsidP="00B34060">
            <w:pPr>
              <w:ind w:firstLine="0"/>
              <w:rPr>
                <w:rFonts w:cs="Times New Roman"/>
              </w:rPr>
            </w:pPr>
            <w:r w:rsidRPr="00E27D95">
              <w:rPr>
                <w:rFonts w:eastAsia="Arial" w:cs="Times New Roman"/>
                <w:szCs w:val="24"/>
              </w:rPr>
              <w:t xml:space="preserve">Dapat menampilkan pesan </w:t>
            </w:r>
            <w:r w:rsidR="005C36F3">
              <w:rPr>
                <w:rFonts w:eastAsia="Arial" w:cs="Times New Roman"/>
                <w:szCs w:val="24"/>
              </w:rPr>
              <w:t>bahasa belum tersedia</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C68078" w14:textId="28739057" w:rsidR="005375CF" w:rsidRPr="00E27D95" w:rsidRDefault="005375CF" w:rsidP="00B34060">
            <w:pPr>
              <w:ind w:firstLine="0"/>
              <w:rPr>
                <w:rFonts w:cs="Times New Roman"/>
              </w:rPr>
            </w:pPr>
            <w:r w:rsidRPr="00E27D95">
              <w:rPr>
                <w:rFonts w:eastAsia="Arial" w:cs="Times New Roman"/>
                <w:szCs w:val="24"/>
              </w:rPr>
              <w:t xml:space="preserve">Menampilkan pesan </w:t>
            </w:r>
            <w:r w:rsidR="005C36F3">
              <w:rPr>
                <w:rFonts w:eastAsia="Arial" w:cs="Times New Roman"/>
                <w:szCs w:val="24"/>
              </w:rPr>
              <w:t>bahasa belum tersedia</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3B4CAC" w14:textId="77777777" w:rsidR="005375CF" w:rsidRPr="00E27D95" w:rsidRDefault="005375CF" w:rsidP="00B34060">
            <w:pPr>
              <w:ind w:firstLine="0"/>
              <w:rPr>
                <w:rFonts w:cs="Times New Roman"/>
              </w:rPr>
            </w:pPr>
            <w:r w:rsidRPr="00E27D95">
              <w:rPr>
                <w:rFonts w:eastAsia="Arial" w:cs="Times New Roman"/>
                <w:szCs w:val="24"/>
              </w:rPr>
              <w:t xml:space="preserve">Berhasil </w:t>
            </w:r>
          </w:p>
        </w:tc>
      </w:tr>
      <w:tr w:rsidR="005375CF" w:rsidRPr="00E27D95" w14:paraId="0ED3AD0A"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E202ED2" w14:textId="55D7E4D2" w:rsidR="005375CF" w:rsidRPr="00E27D95" w:rsidRDefault="005375CF" w:rsidP="00B34060">
            <w:pPr>
              <w:ind w:firstLine="0"/>
              <w:rPr>
                <w:rFonts w:cs="Times New Roman"/>
              </w:rPr>
            </w:pPr>
            <w:r w:rsidRPr="00E27D95">
              <w:rPr>
                <w:rFonts w:eastAsia="Arial" w:cs="Times New Roman"/>
                <w:szCs w:val="24"/>
              </w:rPr>
              <w:lastRenderedPageBreak/>
              <w:t xml:space="preserve">Mengosongkan </w:t>
            </w:r>
            <w:r w:rsidR="005C36F3">
              <w:rPr>
                <w:rFonts w:eastAsia="Arial" w:cs="Times New Roman"/>
                <w:szCs w:val="24"/>
              </w:rPr>
              <w:t>nama file atau memberikan nama file dengan format yang sala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B10282" w14:textId="080F9380" w:rsidR="005375CF" w:rsidRPr="00B250A3"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nama file tidak boleh kosong dan harus dengan format lower_snake_case</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BA155C" w14:textId="0097C999"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nama file tidak boleh kosong dan harus dengan format lower_snake_case</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D245FC" w14:textId="77777777" w:rsidR="005375CF" w:rsidRPr="00E27D95" w:rsidRDefault="005375CF" w:rsidP="00B34060">
            <w:pPr>
              <w:ind w:firstLine="0"/>
              <w:rPr>
                <w:rFonts w:cs="Times New Roman"/>
              </w:rPr>
            </w:pPr>
            <w:r w:rsidRPr="00E27D95">
              <w:rPr>
                <w:rFonts w:eastAsia="Arial" w:cs="Times New Roman"/>
                <w:szCs w:val="24"/>
              </w:rPr>
              <w:t>Berhasil</w:t>
            </w:r>
          </w:p>
        </w:tc>
      </w:tr>
      <w:tr w:rsidR="005375CF" w:rsidRPr="00E27D95" w14:paraId="1E7E6658"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A21FF6" w14:textId="03CCA1C6" w:rsidR="005375CF" w:rsidRPr="00E27D95" w:rsidRDefault="005375CF" w:rsidP="00B34060">
            <w:pPr>
              <w:ind w:firstLine="0"/>
              <w:rPr>
                <w:rFonts w:cs="Times New Roman"/>
              </w:rPr>
            </w:pPr>
            <w:r w:rsidRPr="00E27D95">
              <w:rPr>
                <w:rFonts w:eastAsia="Arial" w:cs="Times New Roman"/>
                <w:szCs w:val="24"/>
              </w:rPr>
              <w:t>Me</w:t>
            </w:r>
            <w:r w:rsidR="00B250A3">
              <w:rPr>
                <w:rFonts w:eastAsia="Arial" w:cs="Times New Roman"/>
                <w:szCs w:val="24"/>
              </w:rPr>
              <w:t>milih file kotlin yang tidak mempunyai Kotlin Data Clas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BB11D93" w14:textId="13B1D5E6" w:rsidR="005375CF" w:rsidRPr="00E27D95"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kesalahan struktur</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C857E3" w14:textId="0880DF53"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kesalahan struktur</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E05DE2" w14:textId="77777777" w:rsidR="005375CF" w:rsidRPr="00E27D95" w:rsidRDefault="005375CF" w:rsidP="00B34060">
            <w:pPr>
              <w:ind w:firstLine="0"/>
              <w:rPr>
                <w:rFonts w:cs="Times New Roman"/>
              </w:rPr>
            </w:pPr>
            <w:r w:rsidRPr="00E27D95">
              <w:rPr>
                <w:rFonts w:eastAsia="Arial" w:cs="Times New Roman"/>
                <w:szCs w:val="24"/>
              </w:rPr>
              <w:t>Berhasil</w:t>
            </w:r>
          </w:p>
        </w:tc>
      </w:tr>
      <w:tr w:rsidR="00A606A3" w:rsidRPr="00E27D95" w14:paraId="03E6C68F"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01649C" w14:textId="1D4898B5" w:rsidR="00A606A3" w:rsidRPr="00E27D95" w:rsidRDefault="00A606A3" w:rsidP="00B34060">
            <w:pPr>
              <w:ind w:firstLine="0"/>
              <w:rPr>
                <w:rFonts w:eastAsia="Arial" w:cs="Times New Roman"/>
                <w:szCs w:val="24"/>
              </w:rPr>
            </w:pPr>
            <w:r>
              <w:rPr>
                <w:rFonts w:eastAsia="Arial" w:cs="Times New Roman"/>
                <w:szCs w:val="24"/>
              </w:rPr>
              <w:t>Melakukan konversi dari Kotlin Data Class yang mempunyai field dengan tipe data yang memiliki dimensi lebih dari satu</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7D8C7C" w14:textId="756E3651" w:rsidR="00A606A3" w:rsidRPr="00E27D95" w:rsidRDefault="00A606A3" w:rsidP="00B34060">
            <w:pPr>
              <w:ind w:firstLine="0"/>
              <w:rPr>
                <w:rFonts w:eastAsia="Arial" w:cs="Times New Roman"/>
                <w:szCs w:val="24"/>
              </w:rPr>
            </w:pPr>
            <w:r w:rsidRPr="00E27D95">
              <w:rPr>
                <w:rFonts w:eastAsia="Arial" w:cs="Times New Roman"/>
                <w:szCs w:val="24"/>
              </w:rPr>
              <w:t xml:space="preserve">Dapat menghasilkan </w:t>
            </w:r>
            <w:r>
              <w:rPr>
                <w:rFonts w:eastAsia="Arial" w:cs="Times New Roman"/>
                <w:szCs w:val="24"/>
              </w:rPr>
              <w:t>file Protocol Buffers</w:t>
            </w:r>
            <w:r w:rsidRPr="00E27D95">
              <w:rPr>
                <w:rFonts w:eastAsia="Arial" w:cs="Times New Roman"/>
                <w:szCs w:val="24"/>
              </w:rPr>
              <w:t xml:space="preserve"> </w:t>
            </w:r>
            <w:r>
              <w:rPr>
                <w:rFonts w:eastAsia="Arial" w:cs="Times New Roman"/>
                <w:szCs w:val="24"/>
              </w:rPr>
              <w:t xml:space="preserve">dengan </w:t>
            </w:r>
            <w:r w:rsidRPr="00A606A3">
              <w:rPr>
                <w:rFonts w:eastAsia="Arial" w:cs="Times New Roman"/>
                <w:i/>
                <w:iCs/>
                <w:szCs w:val="24"/>
              </w:rPr>
              <w:t>output</w:t>
            </w:r>
            <w:r>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836CC1" w14:textId="0963524A" w:rsidR="00A606A3" w:rsidRDefault="00A606A3" w:rsidP="00B34060">
            <w:pPr>
              <w:ind w:firstLine="0"/>
              <w:rPr>
                <w:rFonts w:eastAsia="Arial" w:cs="Times New Roman"/>
                <w:szCs w:val="24"/>
              </w:rPr>
            </w:pPr>
            <w:r>
              <w:rPr>
                <w:rFonts w:eastAsia="Arial" w:cs="Times New Roman"/>
                <w:szCs w:val="24"/>
              </w:rPr>
              <w:t xml:space="preserve">Tidak dapat </w:t>
            </w:r>
            <w:r w:rsidR="00B7602C" w:rsidRPr="00E27D95">
              <w:rPr>
                <w:rFonts w:eastAsia="Arial" w:cs="Times New Roman"/>
                <w:szCs w:val="24"/>
              </w:rPr>
              <w:t xml:space="preserve">menghasilkan </w:t>
            </w:r>
            <w:r w:rsidR="00B7602C">
              <w:rPr>
                <w:rFonts w:eastAsia="Arial" w:cs="Times New Roman"/>
                <w:szCs w:val="24"/>
              </w:rPr>
              <w:t>file Protocol Buffers</w:t>
            </w:r>
            <w:r w:rsidR="00B7602C" w:rsidRPr="00E27D95">
              <w:rPr>
                <w:rFonts w:eastAsia="Arial" w:cs="Times New Roman"/>
                <w:szCs w:val="24"/>
              </w:rPr>
              <w:t xml:space="preserve"> </w:t>
            </w:r>
            <w:r w:rsidR="00B7602C">
              <w:rPr>
                <w:rFonts w:eastAsia="Arial" w:cs="Times New Roman"/>
                <w:szCs w:val="24"/>
              </w:rPr>
              <w:t xml:space="preserve">dengan </w:t>
            </w:r>
            <w:r w:rsidR="00B7602C" w:rsidRPr="00A606A3">
              <w:rPr>
                <w:rFonts w:eastAsia="Arial" w:cs="Times New Roman"/>
                <w:i/>
                <w:iCs/>
                <w:szCs w:val="24"/>
              </w:rPr>
              <w:t>output</w:t>
            </w:r>
            <w:r w:rsidR="00B7602C">
              <w:rPr>
                <w:rFonts w:eastAsia="Arial" w:cs="Times New Roman"/>
                <w:szCs w:val="24"/>
              </w:rPr>
              <w:t xml:space="preserv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AEFFDC2" w14:textId="225F05BC" w:rsidR="00A606A3" w:rsidRPr="00E27D95" w:rsidRDefault="00B7602C" w:rsidP="00B34060">
            <w:pPr>
              <w:ind w:firstLine="0"/>
              <w:rPr>
                <w:rFonts w:eastAsia="Arial" w:cs="Times New Roman"/>
                <w:szCs w:val="24"/>
              </w:rPr>
            </w:pPr>
            <w:r>
              <w:rPr>
                <w:rFonts w:eastAsia="Arial" w:cs="Times New Roman"/>
                <w:szCs w:val="24"/>
              </w:rPr>
              <w:t>Tidak berhasil</w:t>
            </w:r>
          </w:p>
        </w:tc>
      </w:tr>
      <w:tr w:rsidR="00A606A3" w:rsidRPr="00E27D95" w14:paraId="45FE4381"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A8693E2" w14:textId="3A96D0F1" w:rsidR="00A606A3" w:rsidRPr="00BC29F3" w:rsidRDefault="00B7602C" w:rsidP="00B34060">
            <w:pPr>
              <w:ind w:firstLine="0"/>
              <w:rPr>
                <w:rFonts w:eastAsia="Arial" w:cs="Times New Roman"/>
                <w:szCs w:val="24"/>
              </w:rPr>
            </w:pPr>
            <w:r>
              <w:rPr>
                <w:rFonts w:eastAsia="Arial" w:cs="Times New Roman"/>
                <w:szCs w:val="24"/>
              </w:rPr>
              <w:t>Melakukan konversi</w:t>
            </w:r>
            <w:r>
              <w:rPr>
                <w:rFonts w:eastAsia="Arial" w:cs="Times New Roman"/>
                <w:szCs w:val="24"/>
              </w:rPr>
              <w:t xml:space="preserve"> </w:t>
            </w:r>
            <w:r>
              <w:rPr>
                <w:rFonts w:eastAsia="Arial" w:cs="Times New Roman"/>
                <w:szCs w:val="24"/>
              </w:rPr>
              <w:t xml:space="preserve">yang </w:t>
            </w:r>
            <w:r>
              <w:rPr>
                <w:rFonts w:eastAsia="Arial" w:cs="Times New Roman"/>
                <w:szCs w:val="24"/>
              </w:rPr>
              <w:t xml:space="preserve">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w:t>
            </w:r>
            <w:r w:rsidR="00BC29F3">
              <w:rPr>
                <w:rFonts w:eastAsia="Arial" w:cs="Times New Roman"/>
                <w:szCs w:val="24"/>
              </w:rPr>
              <w:t>yang menggunakan</w:t>
            </w:r>
            <w:r w:rsidR="00FB3B16">
              <w:rPr>
                <w:rFonts w:eastAsia="Arial" w:cs="Times New Roman"/>
                <w:szCs w:val="24"/>
              </w:rPr>
              <w:t xml:space="preserve"> </w:t>
            </w:r>
            <w:r w:rsidR="00FB3B16" w:rsidRPr="00FB3B16">
              <w:rPr>
                <w:rFonts w:eastAsia="Arial" w:cs="Times New Roman"/>
                <w:i/>
                <w:iCs/>
                <w:szCs w:val="24"/>
              </w:rPr>
              <w:t>well-known</w:t>
            </w:r>
            <w:r w:rsidR="00BC29F3">
              <w:rPr>
                <w:rFonts w:eastAsia="Arial" w:cs="Times New Roman"/>
                <w:i/>
                <w:iCs/>
                <w:szCs w:val="24"/>
              </w:rPr>
              <w:t xml:space="preserve"> </w:t>
            </w:r>
            <w:r w:rsidR="00BC29F3" w:rsidRPr="00BC29F3">
              <w:rPr>
                <w:rFonts w:eastAsia="Arial" w:cs="Times New Roman"/>
                <w:szCs w:val="24"/>
              </w:rPr>
              <w:t>atau</w:t>
            </w:r>
            <w:r w:rsidR="00BC29F3">
              <w:rPr>
                <w:rFonts w:eastAsia="Arial" w:cs="Times New Roman"/>
                <w:szCs w:val="24"/>
              </w:rPr>
              <w:t xml:space="preserve"> </w:t>
            </w:r>
            <w:r w:rsidR="00BC29F3" w:rsidRPr="00BC29F3">
              <w:rPr>
                <w:rFonts w:eastAsia="Arial" w:cs="Times New Roman"/>
                <w:i/>
                <w:iCs/>
                <w:szCs w:val="24"/>
              </w:rPr>
              <w:t>common</w:t>
            </w:r>
            <w:r w:rsidR="00BC29F3">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E40937" w14:textId="1ED0F046" w:rsidR="00A606A3" w:rsidRPr="00E27D95" w:rsidRDefault="00BC29F3" w:rsidP="00B34060">
            <w:pPr>
              <w:ind w:firstLine="0"/>
              <w:rPr>
                <w:rFonts w:eastAsia="Arial" w:cs="Times New Roman"/>
                <w:szCs w:val="24"/>
              </w:rPr>
            </w:pPr>
            <w:r>
              <w:rPr>
                <w:rFonts w:eastAsia="Arial" w:cs="Times New Roman"/>
                <w:szCs w:val="24"/>
              </w:rPr>
              <w:t>D</w:t>
            </w:r>
            <w:r>
              <w:rPr>
                <w:rFonts w:eastAsia="Arial" w:cs="Times New Roman"/>
                <w:szCs w:val="24"/>
              </w:rPr>
              <w:t xml:space="preserve">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423ABA" w14:textId="7D906000" w:rsidR="00A606A3" w:rsidRDefault="00BC29F3" w:rsidP="00B34060">
            <w:pPr>
              <w:ind w:firstLine="0"/>
              <w:rPr>
                <w:rFonts w:eastAsia="Arial" w:cs="Times New Roman"/>
                <w:szCs w:val="24"/>
              </w:rPr>
            </w:pPr>
            <w:r>
              <w:rPr>
                <w:rFonts w:eastAsia="Arial" w:cs="Times New Roman"/>
                <w:szCs w:val="24"/>
              </w:rPr>
              <w:t xml:space="preserve">Tidak </w:t>
            </w:r>
            <w:r>
              <w:rPr>
                <w:rFonts w:eastAsia="Arial" w:cs="Times New Roman"/>
                <w:szCs w:val="24"/>
              </w:rPr>
              <w:t xml:space="preserve">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D3D0CE" w14:textId="2B86B5A4" w:rsidR="00A606A3" w:rsidRPr="00E27D95" w:rsidRDefault="00BC29F3" w:rsidP="00B34060">
            <w:pPr>
              <w:ind w:firstLine="0"/>
              <w:rPr>
                <w:rFonts w:eastAsia="Arial" w:cs="Times New Roman"/>
                <w:szCs w:val="24"/>
              </w:rPr>
            </w:pPr>
            <w:r>
              <w:rPr>
                <w:rFonts w:eastAsia="Arial" w:cs="Times New Roman"/>
                <w:szCs w:val="24"/>
              </w:rPr>
              <w:t>Tidak berhasil</w:t>
            </w:r>
          </w:p>
        </w:tc>
      </w:tr>
    </w:tbl>
    <w:p w14:paraId="7F42A712" w14:textId="61D6FB7C" w:rsidR="00260A92" w:rsidRDefault="00260A92" w:rsidP="005375CF">
      <w:pPr>
        <w:ind w:firstLine="0"/>
      </w:pPr>
    </w:p>
    <w:p w14:paraId="605C2AE4" w14:textId="251F7FD7" w:rsidR="00B250A3" w:rsidRDefault="00B250A3" w:rsidP="00B250A3">
      <w:pPr>
        <w:pStyle w:val="Judul3"/>
      </w:pPr>
      <w:r>
        <w:lastRenderedPageBreak/>
        <w:t>Simulasi Hasil</w:t>
      </w:r>
    </w:p>
    <w:p w14:paraId="3B87BDC4" w14:textId="7EF3BB4B" w:rsidR="005375CF" w:rsidRPr="00260A92" w:rsidRDefault="00911F12" w:rsidP="00911F12">
      <w:r>
        <w:t>Simulasi hasil dari konversi dilakukan untuk mengetahui apakah output dapat digunakan dan dimanfaatkan dalam pengembangan sistem yang menggunakan protocol buffers. Simulasi ini dilakukan pada pengembangan aplikasi android sederhana yang menggunakan proto datastore untuk menyimpan data</w:t>
      </w:r>
      <w:r w:rsidR="00A606A3">
        <w:t xml:space="preserve"> sederhana</w:t>
      </w:r>
      <w:r>
        <w:t xml:space="preserve">. Aplikasi android sederhana yang dikembangkan memiliki fitur untuk mengganti dan menyimpan konfigurasi tema. </w:t>
      </w:r>
      <w:r w:rsidR="00A606A3">
        <w:t>Konversi dilakukan dari file Kotlin yang berisi Data Class yang dapat dilihat pada gambar 14, dengan hasil konversi dari file tersebut berupa file Protocol Buffers yang diberi nama “theme</w:t>
      </w:r>
      <w:r w:rsidR="001D6A08">
        <w:t>_</w:t>
      </w:r>
      <w:r w:rsidR="00A606A3">
        <w:t>prefs” yang dapat dilihat pada gambar 15.</w:t>
      </w:r>
      <w:r w:rsidR="001D6A08">
        <w:t xml:space="preserve"> </w:t>
      </w:r>
      <w:r w:rsidR="00E70432">
        <w:t xml:space="preserve">Proyek pada pengembangan aplikasi android tersebut kemudian dilakukan proses build sehingga file protocol buffer hasil dari konversi dapat dikompilasi menjadi beberapa file java yang dapat dilihat pada gambar 16. </w:t>
      </w:r>
      <w:r w:rsidR="000F79F3">
        <w:t xml:space="preserve">File java yang dihasilkan oleh compiler protocol buffers tersebut kemudian digunakan dengan proto datastore sehingga dapat </w:t>
      </w:r>
      <w:r w:rsidR="000F79F3">
        <w:t xml:space="preserve">menyimpan </w:t>
      </w:r>
      <w:r w:rsidR="000F79F3">
        <w:t xml:space="preserve">data berupa </w:t>
      </w:r>
      <w:r w:rsidR="000F79F3">
        <w:t>konfigurasi tema</w:t>
      </w:r>
      <w:r w:rsidR="000F79F3">
        <w:t>. Simulasi aplikasi android sederhana ini dapat dilihat pada gambar 17 dan 18 dimana aplikasi dapat berganti tema dari tema terang ke gelap dan sebaliknya.</w:t>
      </w:r>
    </w:p>
    <w:p w14:paraId="59CEF5C0" w14:textId="4FD63FFB" w:rsidR="00685B3B" w:rsidRDefault="00685B3B" w:rsidP="00685B3B">
      <w:pPr>
        <w:ind w:firstLine="0"/>
        <w:jc w:val="center"/>
      </w:pPr>
      <w:r w:rsidRPr="00685B3B">
        <w:rPr>
          <w:noProof/>
        </w:rPr>
        <w:drawing>
          <wp:inline distT="0" distB="0" distL="0" distR="0" wp14:anchorId="696151B4" wp14:editId="1E8E6F70">
            <wp:extent cx="3259091" cy="1800000"/>
            <wp:effectExtent l="0" t="0" r="0" b="0"/>
            <wp:docPr id="5346599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59980" name=""/>
                    <pic:cNvPicPr/>
                  </pic:nvPicPr>
                  <pic:blipFill>
                    <a:blip r:embed="rId38"/>
                    <a:stretch>
                      <a:fillRect/>
                    </a:stretch>
                  </pic:blipFill>
                  <pic:spPr>
                    <a:xfrm>
                      <a:off x="0" y="0"/>
                      <a:ext cx="3259091" cy="1800000"/>
                    </a:xfrm>
                    <a:prstGeom prst="rect">
                      <a:avLst/>
                    </a:prstGeom>
                  </pic:spPr>
                </pic:pic>
              </a:graphicData>
            </a:graphic>
          </wp:inline>
        </w:drawing>
      </w:r>
    </w:p>
    <w:p w14:paraId="504A4130" w14:textId="13F72933" w:rsidR="00685B3B" w:rsidRDefault="00A606A3" w:rsidP="00B7602C">
      <w:pPr>
        <w:pStyle w:val="Keterangan"/>
      </w:pPr>
      <w:r>
        <w:t xml:space="preserve"> File ThemeModel.kt</w:t>
      </w:r>
    </w:p>
    <w:p w14:paraId="495F1A07" w14:textId="122BF8A5" w:rsidR="00685B3B" w:rsidRDefault="00685B3B" w:rsidP="00685B3B">
      <w:pPr>
        <w:ind w:firstLine="0"/>
        <w:jc w:val="center"/>
      </w:pPr>
      <w:r w:rsidRPr="00685B3B">
        <w:rPr>
          <w:noProof/>
        </w:rPr>
        <w:lastRenderedPageBreak/>
        <w:drawing>
          <wp:inline distT="0" distB="0" distL="0" distR="0" wp14:anchorId="3BEE839F" wp14:editId="6CEE615F">
            <wp:extent cx="4320000" cy="2885811"/>
            <wp:effectExtent l="0" t="0" r="4445" b="0"/>
            <wp:docPr id="167709106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91063" name=""/>
                    <pic:cNvPicPr/>
                  </pic:nvPicPr>
                  <pic:blipFill>
                    <a:blip r:embed="rId39"/>
                    <a:stretch>
                      <a:fillRect/>
                    </a:stretch>
                  </pic:blipFill>
                  <pic:spPr>
                    <a:xfrm>
                      <a:off x="0" y="0"/>
                      <a:ext cx="4320000" cy="2885811"/>
                    </a:xfrm>
                    <a:prstGeom prst="rect">
                      <a:avLst/>
                    </a:prstGeom>
                  </pic:spPr>
                </pic:pic>
              </a:graphicData>
            </a:graphic>
          </wp:inline>
        </w:drawing>
      </w:r>
    </w:p>
    <w:p w14:paraId="358209DF" w14:textId="2D5DB940" w:rsidR="00A606A3" w:rsidRDefault="00A606A3" w:rsidP="00A606A3">
      <w:pPr>
        <w:pStyle w:val="Keterangan"/>
      </w:pPr>
      <w:r>
        <w:t xml:space="preserve"> File theme_prefs.proto</w:t>
      </w:r>
    </w:p>
    <w:p w14:paraId="139A3361" w14:textId="3EF2EB5C" w:rsidR="00E70432" w:rsidRDefault="00E70432" w:rsidP="00E70432">
      <w:pPr>
        <w:ind w:firstLine="0"/>
        <w:jc w:val="center"/>
      </w:pPr>
      <w:r w:rsidRPr="00E70432">
        <w:drawing>
          <wp:inline distT="0" distB="0" distL="0" distR="0" wp14:anchorId="083BF959" wp14:editId="3D9724C3">
            <wp:extent cx="3448735" cy="1440000"/>
            <wp:effectExtent l="0" t="0" r="0" b="8255"/>
            <wp:docPr id="193902194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21944" name=""/>
                    <pic:cNvPicPr/>
                  </pic:nvPicPr>
                  <pic:blipFill>
                    <a:blip r:embed="rId40"/>
                    <a:stretch>
                      <a:fillRect/>
                    </a:stretch>
                  </pic:blipFill>
                  <pic:spPr>
                    <a:xfrm>
                      <a:off x="0" y="0"/>
                      <a:ext cx="3448735" cy="1440000"/>
                    </a:xfrm>
                    <a:prstGeom prst="rect">
                      <a:avLst/>
                    </a:prstGeom>
                  </pic:spPr>
                </pic:pic>
              </a:graphicData>
            </a:graphic>
          </wp:inline>
        </w:drawing>
      </w:r>
    </w:p>
    <w:p w14:paraId="41A4A73C" w14:textId="4D50675F" w:rsidR="00685B3B" w:rsidRDefault="00E70432" w:rsidP="000F79F3">
      <w:pPr>
        <w:pStyle w:val="Keterangan"/>
        <w:ind w:left="0" w:firstLine="0"/>
      </w:pPr>
      <w:r>
        <w:t xml:space="preserve"> Generated java files from proto file</w:t>
      </w:r>
    </w:p>
    <w:p w14:paraId="646503CE" w14:textId="77777777" w:rsidR="00685B3B" w:rsidRPr="00685B3B" w:rsidRDefault="00685B3B" w:rsidP="00685B3B">
      <w:pPr>
        <w:ind w:firstLine="0"/>
      </w:pPr>
    </w:p>
    <w:p w14:paraId="79606957" w14:textId="649FC95B" w:rsidR="00F97FA7" w:rsidRDefault="00F97FA7" w:rsidP="00F97FA7">
      <w:pPr>
        <w:pStyle w:val="TidakAdaSpasi"/>
      </w:pPr>
    </w:p>
    <w:p w14:paraId="50E254CE" w14:textId="5F7164AD" w:rsidR="00F97FA7" w:rsidRDefault="00F97FA7" w:rsidP="000F79F3">
      <w:pPr>
        <w:spacing w:after="160" w:line="259" w:lineRule="auto"/>
        <w:ind w:firstLine="0"/>
        <w:jc w:val="center"/>
      </w:pPr>
      <w:r>
        <w:br w:type="page"/>
      </w:r>
      <w:r w:rsidR="00BA6259" w:rsidRPr="00BA6259">
        <w:rPr>
          <w:noProof/>
        </w:rPr>
        <w:lastRenderedPageBreak/>
        <w:drawing>
          <wp:inline distT="0" distB="0" distL="0" distR="0" wp14:anchorId="1C303AFC" wp14:editId="363183E3">
            <wp:extent cx="1534776" cy="3240000"/>
            <wp:effectExtent l="0" t="0" r="8890" b="0"/>
            <wp:docPr id="14730230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23031" name=""/>
                    <pic:cNvPicPr/>
                  </pic:nvPicPr>
                  <pic:blipFill>
                    <a:blip r:embed="rId41"/>
                    <a:stretch>
                      <a:fillRect/>
                    </a:stretch>
                  </pic:blipFill>
                  <pic:spPr>
                    <a:xfrm>
                      <a:off x="0" y="0"/>
                      <a:ext cx="1534776" cy="3240000"/>
                    </a:xfrm>
                    <a:prstGeom prst="rect">
                      <a:avLst/>
                    </a:prstGeom>
                  </pic:spPr>
                </pic:pic>
              </a:graphicData>
            </a:graphic>
          </wp:inline>
        </w:drawing>
      </w:r>
    </w:p>
    <w:p w14:paraId="4482486E" w14:textId="02CF6240" w:rsidR="00BA6259" w:rsidRDefault="000F79F3" w:rsidP="000F79F3">
      <w:pPr>
        <w:pStyle w:val="Keterangan"/>
        <w:ind w:left="0" w:firstLine="0"/>
      </w:pPr>
      <w:r>
        <w:t xml:space="preserve"> Aplikasi android “ProtoTheme” dengan tema dalam mode terang</w:t>
      </w:r>
    </w:p>
    <w:p w14:paraId="048707B4" w14:textId="2E97A6EA" w:rsidR="00F97FA7" w:rsidRDefault="00BA6259" w:rsidP="000F79F3">
      <w:pPr>
        <w:pStyle w:val="Keterangan"/>
        <w:ind w:left="0" w:firstLine="0"/>
        <w:sectPr w:rsidR="00F97FA7" w:rsidSect="00F97FA7">
          <w:headerReference w:type="first" r:id="rId42"/>
          <w:footerReference w:type="first" r:id="rId43"/>
          <w:pgSz w:w="11906" w:h="16838" w:code="9"/>
          <w:pgMar w:top="2268" w:right="1701" w:bottom="1701" w:left="2268" w:header="851" w:footer="851" w:gutter="0"/>
          <w:cols w:space="708"/>
          <w:titlePg/>
          <w:docGrid w:linePitch="360"/>
        </w:sectPr>
      </w:pPr>
      <w:r w:rsidRPr="00BA6259">
        <w:rPr>
          <w:b/>
          <w:noProof/>
          <w:sz w:val="28"/>
        </w:rPr>
        <w:drawing>
          <wp:anchor distT="0" distB="0" distL="114300" distR="114300" simplePos="0" relativeHeight="251658240" behindDoc="0" locked="0" layoutInCell="1" allowOverlap="1" wp14:anchorId="67CD90F4" wp14:editId="0AEB2C6A">
            <wp:simplePos x="0" y="0"/>
            <wp:positionH relativeFrom="column">
              <wp:posOffset>1748790</wp:posOffset>
            </wp:positionH>
            <wp:positionV relativeFrom="paragraph">
              <wp:posOffset>-1270</wp:posOffset>
            </wp:positionV>
            <wp:extent cx="1534776" cy="3240000"/>
            <wp:effectExtent l="0" t="0" r="8890" b="0"/>
            <wp:wrapTopAndBottom/>
            <wp:docPr id="11501294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129439"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534776" cy="3240000"/>
                    </a:xfrm>
                    <a:prstGeom prst="rect">
                      <a:avLst/>
                    </a:prstGeom>
                  </pic:spPr>
                </pic:pic>
              </a:graphicData>
            </a:graphic>
            <wp14:sizeRelH relativeFrom="page">
              <wp14:pctWidth>0</wp14:pctWidth>
            </wp14:sizeRelH>
            <wp14:sizeRelV relativeFrom="page">
              <wp14:pctHeight>0</wp14:pctHeight>
            </wp14:sizeRelV>
          </wp:anchor>
        </w:drawing>
      </w:r>
      <w:r w:rsidR="000F79F3">
        <w:t xml:space="preserve"> Aplikasi android “ProtoTheme” dengan tema dalam mode gelap</w:t>
      </w:r>
    </w:p>
    <w:p w14:paraId="11612E3A" w14:textId="21431BD6" w:rsidR="00164F13" w:rsidRDefault="00D56CBE" w:rsidP="00164F13">
      <w:pPr>
        <w:pStyle w:val="Judul1"/>
      </w:pPr>
      <w:bookmarkStart w:id="20" w:name="_Toc170908836"/>
      <w:r>
        <w:lastRenderedPageBreak/>
        <w:br/>
      </w:r>
      <w:r w:rsidR="00164F13">
        <w:t>KESIMPULAN DAN SARAN</w:t>
      </w:r>
      <w:bookmarkEnd w:id="20"/>
    </w:p>
    <w:p w14:paraId="3A83ABC4" w14:textId="1D08C6DB" w:rsidR="00396421" w:rsidRDefault="00396421" w:rsidP="00396421">
      <w:pPr>
        <w:pStyle w:val="Judul2"/>
      </w:pPr>
      <w:bookmarkStart w:id="21" w:name="_Toc170908837"/>
      <w:r>
        <w:t>Kesimpulan</w:t>
      </w:r>
      <w:bookmarkEnd w:id="21"/>
    </w:p>
    <w:p w14:paraId="3BF6D6FC" w14:textId="7656056A" w:rsidR="00396421" w:rsidRPr="00396421" w:rsidRDefault="00396421" w:rsidP="00396421">
      <w:pPr>
        <w:pStyle w:val="Judul2"/>
      </w:pPr>
      <w:bookmarkStart w:id="22" w:name="_Toc170908838"/>
      <w:r>
        <w:t>Saran</w:t>
      </w:r>
      <w:bookmarkEnd w:id="22"/>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w:t>
      </w:r>
      <w:r w:rsidRPr="00B46F8A">
        <w:rPr>
          <w:rFonts w:cs="Times New Roman"/>
          <w:i/>
          <w:iCs/>
          <w:szCs w:val="24"/>
        </w:rPr>
        <w:t>Cisco</w:t>
      </w:r>
      <w:r w:rsidRPr="00870878">
        <w:rPr>
          <w:rFonts w:cs="Times New Roman"/>
          <w:szCs w:val="24"/>
        </w:rPr>
        <w:t xml:space="preserve">, Jan. 2022. </w:t>
      </w:r>
      <w:hyperlink r:id="rId45" w:history="1">
        <w:r w:rsidR="00BA0EEF" w:rsidRPr="00870878">
          <w:rPr>
            <w:rStyle w:val="Hyperlink"/>
            <w:rFonts w:cs="Times New Roman"/>
            <w:szCs w:val="24"/>
          </w:rPr>
          <w:t>https://www.cisco.com/c/e</w:t>
        </w:r>
        <w:r w:rsidR="00BA0EEF" w:rsidRPr="00870878">
          <w:rPr>
            <w:rStyle w:val="Hyperlink"/>
            <w:rFonts w:cs="Times New Roman"/>
            <w:szCs w:val="24"/>
          </w:rPr>
          <w:t>n</w:t>
        </w:r>
        <w:r w:rsidR="00BA0EEF" w:rsidRPr="00870878">
          <w:rPr>
            <w:rStyle w:val="Hyperlink"/>
            <w:rFonts w:cs="Times New Roman"/>
            <w:szCs w:val="24"/>
          </w:rPr>
          <w:t>/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23" w:name="_Hlk171023868"/>
      <w:r w:rsidRPr="00870878">
        <w:rPr>
          <w:rFonts w:cs="Times New Roman"/>
          <w:szCs w:val="24"/>
        </w:rPr>
        <w:t>Jul. 04, 2024</w:t>
      </w:r>
      <w:bookmarkEnd w:id="23"/>
      <w:r w:rsidRPr="00870878">
        <w:rPr>
          <w:rFonts w:cs="Times New Roman"/>
          <w:szCs w:val="24"/>
        </w:rPr>
        <w:t>).</w:t>
      </w:r>
    </w:p>
    <w:p w14:paraId="6E5E15A5" w14:textId="77777777" w:rsidR="00BA0EEF" w:rsidRPr="00870878" w:rsidRDefault="002C0ED0" w:rsidP="00834F59">
      <w:pPr>
        <w:pStyle w:val="Bibliografi"/>
        <w:rPr>
          <w:rFonts w:cs="Times New Roman"/>
          <w:szCs w:val="24"/>
        </w:rPr>
      </w:pPr>
      <w:r w:rsidRPr="00870878">
        <w:rPr>
          <w:rFonts w:cs="Times New Roman"/>
          <w:szCs w:val="24"/>
        </w:rPr>
        <w:t xml:space="preserve">Google for Developer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46"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77777777"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Android’s Kotlin-first approach,”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19. </w:t>
      </w:r>
      <w:hyperlink r:id="rId47" w:history="1">
        <w:r w:rsidRPr="00870878">
          <w:rPr>
            <w:rStyle w:val="Hyperlink"/>
            <w:rFonts w:eastAsia="Times New Roman" w:cs="Times New Roman"/>
            <w:kern w:val="0"/>
            <w:szCs w:val="24"/>
            <w:lang w:eastAsia="id-ID"/>
            <w14:ligatures w14:val="none"/>
          </w:rPr>
          <w:t>https://developer.android.com/kotlin/first</w:t>
        </w:r>
      </w:hyperlink>
      <w:r w:rsidRPr="00870878">
        <w:rPr>
          <w:rFonts w:eastAsia="Times New Roman" w:cs="Times New Roman"/>
          <w:color w:val="000000"/>
          <w:kern w:val="0"/>
          <w:szCs w:val="24"/>
          <w:lang w:eastAsia="id-ID"/>
          <w14:ligatures w14:val="none"/>
        </w:rPr>
        <w:t xml:space="preserve"> (accessed Jul. 04, 2024).</w:t>
      </w:r>
    </w:p>
    <w:p w14:paraId="299DEDE8"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Ringkasan Kotlin,”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3. </w:t>
      </w:r>
      <w:hyperlink r:id="rId48" w:history="1">
        <w:r w:rsidRPr="00870878">
          <w:rPr>
            <w:rStyle w:val="Hyperlink"/>
            <w:rFonts w:eastAsia="Times New Roman" w:cs="Times New Roman"/>
            <w:szCs w:val="24"/>
            <w:lang w:eastAsia="id-ID"/>
          </w:rPr>
          <w:t>https://developer.android.com/kotlin/overview?hl=id</w:t>
        </w:r>
      </w:hyperlink>
      <w:r w:rsidRPr="00870878">
        <w:rPr>
          <w:rFonts w:eastAsia="Times New Roman" w:cs="Times New Roman"/>
          <w:szCs w:val="24"/>
          <w:lang w:eastAsia="id-ID"/>
        </w:rPr>
        <w:t xml:space="preserve"> (accessed Jul. 04, 2024).</w:t>
      </w:r>
    </w:p>
    <w:p w14:paraId="2148641E"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Kotlin Foundation – official site,” </w:t>
      </w:r>
      <w:r w:rsidRPr="00870878">
        <w:rPr>
          <w:rFonts w:eastAsia="Times New Roman" w:cs="Times New Roman"/>
          <w:i/>
          <w:iCs/>
          <w:szCs w:val="24"/>
          <w:lang w:eastAsia="id-ID"/>
        </w:rPr>
        <w:t>Kotlin Foundation – official site</w:t>
      </w:r>
      <w:r w:rsidRPr="00870878">
        <w:rPr>
          <w:rFonts w:eastAsia="Times New Roman" w:cs="Times New Roman"/>
          <w:szCs w:val="24"/>
          <w:lang w:eastAsia="id-ID"/>
        </w:rPr>
        <w:t xml:space="preserve">, 2023. </w:t>
      </w:r>
      <w:hyperlink r:id="rId49" w:history="1">
        <w:r w:rsidRPr="00870878">
          <w:rPr>
            <w:rStyle w:val="Hyperlink"/>
            <w:rFonts w:eastAsia="Times New Roman" w:cs="Times New Roman"/>
            <w:szCs w:val="24"/>
            <w:lang w:eastAsia="id-ID"/>
          </w:rPr>
          <w:t>https://kotlinfoundation.org/</w:t>
        </w:r>
      </w:hyperlink>
      <w:r w:rsidRPr="00870878">
        <w:rPr>
          <w:rFonts w:eastAsia="Times New Roman" w:cs="Times New Roman"/>
          <w:szCs w:val="24"/>
          <w:lang w:eastAsia="id-ID"/>
        </w:rPr>
        <w:t xml:space="preserve"> (accessed Jul. 04, 2024). </w:t>
      </w:r>
    </w:p>
    <w:p w14:paraId="04732DD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Kotlin Programming Language,” </w:t>
      </w:r>
      <w:r w:rsidRPr="00870878">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50" w:history="1">
        <w:r w:rsidRPr="00870878">
          <w:rPr>
            <w:rStyle w:val="Hyperlink"/>
            <w:rFonts w:eastAsia="Times New Roman" w:cs="Times New Roman"/>
            <w:kern w:val="0"/>
            <w:szCs w:val="24"/>
            <w:lang w:eastAsia="id-ID"/>
            <w14:ligatures w14:val="none"/>
          </w:rPr>
          <w:t>https://kotlinlang.org/</w:t>
        </w:r>
      </w:hyperlink>
      <w:r w:rsidRPr="00870878">
        <w:rPr>
          <w:rFonts w:eastAsia="Times New Roman" w:cs="Times New Roman"/>
          <w:szCs w:val="24"/>
          <w:lang w:eastAsia="id-ID"/>
        </w:rPr>
        <w:t xml:space="preserve"> (accessed Jul. 04, 2024). </w:t>
      </w:r>
    </w:p>
    <w:p w14:paraId="73F09D3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Android Developers,” </w:t>
      </w:r>
      <w:r w:rsidRPr="00B46F8A">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51" w:history="1">
        <w:r w:rsidRPr="00870878">
          <w:rPr>
            <w:rStyle w:val="Hyperlink"/>
            <w:rFonts w:eastAsia="Times New Roman" w:cs="Times New Roman"/>
            <w:kern w:val="0"/>
            <w:szCs w:val="24"/>
            <w:lang w:eastAsia="id-ID"/>
            <w14:ligatures w14:val="none"/>
          </w:rPr>
          <w:t>https://developer.android.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77777777" w:rsidR="00CE1F5A" w:rsidRPr="00870878" w:rsidRDefault="00CE1F5A"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Protocol Buffers, “Protocol Buffers,” </w:t>
      </w:r>
      <w:r w:rsidRPr="00870878">
        <w:rPr>
          <w:rFonts w:eastAsia="Times New Roman" w:cs="Times New Roman"/>
          <w:i/>
          <w:iCs/>
          <w:color w:val="000000"/>
          <w:kern w:val="0"/>
          <w:szCs w:val="24"/>
          <w:lang w:eastAsia="id-ID"/>
          <w14:ligatures w14:val="none"/>
        </w:rPr>
        <w:t>Protobuf.dev</w:t>
      </w:r>
      <w:r w:rsidRPr="00870878">
        <w:rPr>
          <w:rFonts w:eastAsia="Times New Roman" w:cs="Times New Roman"/>
          <w:color w:val="000000"/>
          <w:kern w:val="0"/>
          <w:szCs w:val="24"/>
          <w:lang w:eastAsia="id-ID"/>
          <w14:ligatures w14:val="none"/>
        </w:rPr>
        <w:t xml:space="preserve">, 2023. </w:t>
      </w:r>
      <w:hyperlink r:id="rId52" w:history="1">
        <w:r w:rsidRPr="00870878">
          <w:rPr>
            <w:rStyle w:val="Hyperlink"/>
            <w:rFonts w:eastAsia="Times New Roman" w:cs="Times New Roman"/>
            <w:kern w:val="0"/>
            <w:szCs w:val="24"/>
            <w:lang w:eastAsia="id-ID"/>
            <w14:ligatures w14:val="none"/>
          </w:rPr>
          <w:t>https://protobuf.dev/</w:t>
        </w:r>
      </w:hyperlink>
      <w:r w:rsidRPr="00870878">
        <w:rPr>
          <w:rFonts w:eastAsia="Times New Roman" w:cs="Times New Roman"/>
          <w:color w:val="000000"/>
          <w:kern w:val="0"/>
          <w:szCs w:val="24"/>
          <w:lang w:eastAsia="id-ID"/>
          <w14:ligatures w14:val="none"/>
        </w:rPr>
        <w:t xml:space="preserve"> (accessed Jul. 04, 2024).</w:t>
      </w:r>
    </w:p>
    <w:p w14:paraId="7585F356" w14:textId="77777777" w:rsidR="00CE1F5A" w:rsidRPr="00870878" w:rsidRDefault="00CE1F5A" w:rsidP="00834F59">
      <w:pPr>
        <w:pStyle w:val="Bibliografi"/>
        <w:rPr>
          <w:rFonts w:cs="Times New Roman"/>
          <w:szCs w:val="24"/>
          <w:lang w:eastAsia="id-ID"/>
        </w:rPr>
      </w:pPr>
      <w:r w:rsidRPr="00870878">
        <w:rPr>
          <w:rFonts w:cs="Times New Roman"/>
          <w:szCs w:val="24"/>
          <w:lang w:eastAsia="id-ID"/>
        </w:rPr>
        <w:t xml:space="preserve">Kotlin, “Data classes,” Kotlin Documentation, 2024. </w:t>
      </w:r>
      <w:hyperlink r:id="rId53" w:history="1">
        <w:r w:rsidRPr="00870878">
          <w:rPr>
            <w:rStyle w:val="Hyperlink"/>
            <w:rFonts w:cs="Times New Roman"/>
            <w:szCs w:val="24"/>
            <w:lang w:eastAsia="id-ID"/>
          </w:rPr>
          <w:t>https://kotlinlang.org/docs/data-classes.html</w:t>
        </w:r>
      </w:hyperlink>
      <w:r w:rsidRPr="00870878">
        <w:rPr>
          <w:rFonts w:cs="Times New Roman"/>
          <w:szCs w:val="24"/>
          <w:lang w:eastAsia="id-ID"/>
        </w:rPr>
        <w:t xml:space="preserve"> (</w:t>
      </w:r>
      <w:r w:rsidRPr="00870878">
        <w:rPr>
          <w:rFonts w:eastAsia="Times New Roman" w:cs="Times New Roman"/>
          <w:color w:val="000000"/>
          <w:kern w:val="0"/>
          <w:szCs w:val="24"/>
          <w:lang w:eastAsia="id-ID"/>
          <w14:ligatures w14:val="none"/>
        </w:rPr>
        <w:t>accessed Jul. 04, 2024</w:t>
      </w:r>
      <w:r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54"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77777777"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Download Android Studio &amp; App Tools - Android Developers,”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55" w:history="1">
        <w:r w:rsidRPr="00870878">
          <w:rPr>
            <w:rStyle w:val="Hyperlink"/>
            <w:rFonts w:eastAsia="Times New Roman" w:cs="Times New Roman"/>
            <w:kern w:val="0"/>
            <w:szCs w:val="24"/>
            <w:lang w:eastAsia="id-ID"/>
            <w14:ligatures w14:val="none"/>
          </w:rPr>
          <w:t>https://developer.android.com/studio</w:t>
        </w:r>
      </w:hyperlink>
      <w:r w:rsidRPr="00870878">
        <w:rPr>
          <w:rFonts w:eastAsia="Times New Roman" w:cs="Times New Roman"/>
          <w:color w:val="000000"/>
          <w:kern w:val="0"/>
          <w:szCs w:val="24"/>
          <w:lang w:eastAsia="id-ID"/>
          <w14:ligatures w14:val="none"/>
        </w:rPr>
        <w:t xml:space="preserve"> (accessed Jul. 04, 2024).</w:t>
      </w:r>
    </w:p>
    <w:p w14:paraId="29281AA4" w14:textId="77777777"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Kotlin Help,” </w:t>
      </w:r>
      <w:r w:rsidRPr="00870878">
        <w:rPr>
          <w:rFonts w:eastAsia="Times New Roman" w:cs="Times New Roman"/>
          <w:i/>
          <w:iCs/>
          <w:szCs w:val="24"/>
          <w:lang w:eastAsia="id-ID"/>
        </w:rPr>
        <w:t>Kotlin Help</w:t>
      </w:r>
      <w:r w:rsidRPr="00870878">
        <w:rPr>
          <w:rFonts w:eastAsia="Times New Roman" w:cs="Times New Roman"/>
          <w:szCs w:val="24"/>
          <w:lang w:eastAsia="id-ID"/>
        </w:rPr>
        <w:t xml:space="preserve">, 2016. </w:t>
      </w:r>
      <w:hyperlink r:id="rId56" w:history="1">
        <w:r w:rsidRPr="00870878">
          <w:rPr>
            <w:rStyle w:val="Hyperlink"/>
            <w:rFonts w:eastAsia="Times New Roman" w:cs="Times New Roman"/>
            <w:szCs w:val="24"/>
            <w:lang w:eastAsia="id-ID"/>
          </w:rPr>
          <w:t>https://kotlinlang.org/docs/faq.html</w:t>
        </w:r>
      </w:hyperlink>
      <w:r w:rsidRPr="00870878">
        <w:rPr>
          <w:rFonts w:eastAsia="Times New Roman" w:cs="Times New Roman"/>
          <w:szCs w:val="24"/>
          <w:lang w:eastAsia="id-ID"/>
        </w:rPr>
        <w:t xml:space="preserve"> (accessed Jul. 06, 2024).</w:t>
      </w:r>
    </w:p>
    <w:p w14:paraId="15049FC2" w14:textId="77777777"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Kotlin Developer Stories,”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4. </w:t>
      </w:r>
      <w:hyperlink r:id="rId57" w:history="1">
        <w:r w:rsidRPr="00870878">
          <w:rPr>
            <w:rStyle w:val="Hyperlink"/>
            <w:rFonts w:eastAsia="Times New Roman" w:cs="Times New Roman"/>
            <w:szCs w:val="24"/>
            <w:lang w:eastAsia="id-ID"/>
          </w:rPr>
          <w:t>https://developer.android.com/kotlin/stories</w:t>
        </w:r>
      </w:hyperlink>
      <w:r w:rsidRPr="00870878">
        <w:rPr>
          <w:rFonts w:eastAsia="Times New Roman" w:cs="Times New Roman"/>
          <w:szCs w:val="24"/>
          <w:lang w:eastAsia="id-ID"/>
        </w:rPr>
        <w:t xml:space="preserve"> (accessed Jul. 06, 2024).</w:t>
      </w:r>
    </w:p>
    <w:p w14:paraId="25EF8FB7" w14:textId="77777777" w:rsidR="00723181" w:rsidRPr="00870878" w:rsidRDefault="0093456D" w:rsidP="00723181">
      <w:pPr>
        <w:pStyle w:val="Bibliografi"/>
        <w:rPr>
          <w:rFonts w:cs="Times New Roman"/>
          <w:szCs w:val="24"/>
        </w:rPr>
      </w:pPr>
      <w:r w:rsidRPr="00870878">
        <w:rPr>
          <w:rFonts w:cs="Times New Roman"/>
          <w:szCs w:val="24"/>
        </w:rPr>
        <w:t xml:space="preserve">H. Kolengsusu, “Rancang Bangun Plugin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58"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59"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60"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accessed Jul. 16, 2024).</w:t>
      </w:r>
    </w:p>
    <w:p w14:paraId="18B4E5E3" w14:textId="77777777" w:rsidR="00211AAB" w:rsidRDefault="00870878" w:rsidP="00211AAB">
      <w:pPr>
        <w:pStyle w:val="Bibliografi"/>
        <w:rPr>
          <w:rFonts w:cs="Times New Roman"/>
          <w:szCs w:val="24"/>
          <w:lang w:eastAsia="id-ID"/>
        </w:rPr>
      </w:pPr>
      <w:r w:rsidRPr="00870878">
        <w:rPr>
          <w:rFonts w:cs="Times New Roman"/>
          <w:szCs w:val="24"/>
        </w:rPr>
        <w:t xml:space="preserve">freeCodeCamp.org. </w:t>
      </w:r>
      <w:r w:rsidRPr="00870878">
        <w:rPr>
          <w:rFonts w:cs="Times New Roman"/>
          <w:i/>
          <w:iCs/>
          <w:szCs w:val="24"/>
        </w:rPr>
        <w:t>UML Diagrams Full Course (Unified Modeling Language)</w:t>
      </w:r>
      <w:r w:rsidRPr="00870878">
        <w:rPr>
          <w:rFonts w:cs="Times New Roman"/>
          <w:szCs w:val="24"/>
        </w:rPr>
        <w:t xml:space="preserve">. (April </w:t>
      </w:r>
      <w:r w:rsidRPr="00870878">
        <w:rPr>
          <w:rFonts w:cs="Times New Roman"/>
          <w:color w:val="0F0F0F"/>
          <w:szCs w:val="24"/>
        </w:rPr>
        <w:t>22, 2021</w:t>
      </w:r>
      <w:r w:rsidRPr="00870878">
        <w:rPr>
          <w:rFonts w:cs="Times New Roman"/>
          <w:szCs w:val="24"/>
        </w:rPr>
        <w:t xml:space="preserve">). Accessed: Jul. 16, 2024. [Online video]. Available: </w:t>
      </w:r>
      <w:hyperlink r:id="rId61" w:history="1">
        <w:r w:rsidRPr="00870878">
          <w:rPr>
            <w:rStyle w:val="Hyperlink"/>
            <w:rFonts w:cs="Times New Roman"/>
            <w:szCs w:val="24"/>
            <w:lang w:eastAsia="id-ID"/>
          </w:rPr>
          <w:t>https://www.youtube.com/watch?v=WnMQ8HlmeXc&amp;t=3869s</w:t>
        </w:r>
      </w:hyperlink>
      <w:r w:rsidRPr="00870878">
        <w:rPr>
          <w:rFonts w:cs="Times New Roman"/>
          <w:szCs w:val="24"/>
          <w:lang w:eastAsia="id-ID"/>
        </w:rPr>
        <w:t xml:space="preserve"> </w:t>
      </w:r>
    </w:p>
    <w:p w14:paraId="27EF96B9" w14:textId="075D132A" w:rsidR="00211AAB" w:rsidRPr="00211AAB" w:rsidRDefault="00211AAB" w:rsidP="00211AAB">
      <w:pPr>
        <w:pStyle w:val="Bibliografi"/>
        <w:rPr>
          <w:rFonts w:cs="Times New Roman"/>
          <w:szCs w:val="24"/>
          <w:lang w:eastAsia="id-ID"/>
        </w:rPr>
      </w:pPr>
      <w:r w:rsidRPr="00211AAB">
        <w:rPr>
          <w:lang w:eastAsia="id-ID"/>
        </w:rPr>
        <w:t xml:space="preserve">A. Nordeen, </w:t>
      </w:r>
      <w:r w:rsidRPr="00211AAB">
        <w:rPr>
          <w:i/>
          <w:iCs/>
          <w:lang w:eastAsia="id-ID"/>
        </w:rPr>
        <w:t>Learn Software Testing in 24 Hours: Definitive Guide to Learn Software Testing for Beginners</w:t>
      </w:r>
      <w:r w:rsidRPr="00211AAB">
        <w:rPr>
          <w:lang w:eastAsia="id-ID"/>
        </w:rPr>
        <w:t>. Guru99, 2020.</w:t>
      </w:r>
    </w:p>
    <w:p w14:paraId="5E20BAE8" w14:textId="64624925" w:rsidR="00B46F8A" w:rsidRPr="00B46F8A" w:rsidRDefault="00B46F8A" w:rsidP="00B46F8A">
      <w:pPr>
        <w:pStyle w:val="Bibliografi"/>
        <w:rPr>
          <w:rFonts w:cs="Times New Roman"/>
          <w:szCs w:val="24"/>
          <w:lang w:eastAsia="id-ID"/>
        </w:rPr>
      </w:pPr>
      <w:r w:rsidRPr="00B46F8A">
        <w:rPr>
          <w:lang w:eastAsia="id-ID"/>
        </w:rPr>
        <w:t xml:space="preserve">A. Verma, A. Khatana, and S. Chaudhary, “A Comparative Study of Black Box Testing and White Box Testing,” </w:t>
      </w:r>
      <w:r w:rsidRPr="00B46F8A">
        <w:rPr>
          <w:i/>
          <w:iCs/>
          <w:lang w:eastAsia="id-ID"/>
        </w:rPr>
        <w:t>Int. J. Comput. Sci. Eng.</w:t>
      </w:r>
      <w:r w:rsidRPr="00B46F8A">
        <w:rPr>
          <w:lang w:eastAsia="id-ID"/>
        </w:rPr>
        <w:t>, vol. 5, no. 12, pp. 301–304, 2017, doi: 10.26438/ijcse/v5i12.301304.</w:t>
      </w: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F97FA7">
      <w:headerReference w:type="first" r:id="rId62"/>
      <w:footerReference w:type="first" r:id="rId63"/>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482D83" w14:textId="77777777" w:rsidR="00FF5D9E" w:rsidRDefault="00FF5D9E" w:rsidP="004A05EC">
      <w:pPr>
        <w:spacing w:line="240" w:lineRule="auto"/>
      </w:pPr>
      <w:r>
        <w:separator/>
      </w:r>
    </w:p>
  </w:endnote>
  <w:endnote w:type="continuationSeparator" w:id="0">
    <w:p w14:paraId="43A08DB2" w14:textId="77777777" w:rsidR="00FF5D9E" w:rsidRDefault="00FF5D9E"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8D40BD" w14:textId="77777777" w:rsidR="00FF5D9E" w:rsidRDefault="00FF5D9E" w:rsidP="004A05EC">
      <w:pPr>
        <w:spacing w:line="240" w:lineRule="auto"/>
      </w:pPr>
      <w:r>
        <w:separator/>
      </w:r>
    </w:p>
  </w:footnote>
  <w:footnote w:type="continuationSeparator" w:id="0">
    <w:p w14:paraId="5F2EEE68" w14:textId="77777777" w:rsidR="00FF5D9E" w:rsidRDefault="00FF5D9E"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7"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0"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4"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695536D4"/>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8" w15:restartNumberingAfterBreak="0">
    <w:nsid w:val="6A3A784A"/>
    <w:multiLevelType w:val="hybridMultilevel"/>
    <w:tmpl w:val="A216B568"/>
    <w:lvl w:ilvl="0" w:tplc="F4F4C160">
      <w:start w:val="1"/>
      <w:numFmt w:val="decimal"/>
      <w:pStyle w:val="Keterangan"/>
      <w:lvlText w:val="Gambar %1"/>
      <w:lvlJc w:val="left"/>
      <w:pPr>
        <w:ind w:left="360"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15:restartNumberingAfterBreak="0">
    <w:nsid w:val="712A2167"/>
    <w:multiLevelType w:val="hybridMultilevel"/>
    <w:tmpl w:val="49E062EC"/>
    <w:lvl w:ilvl="0" w:tplc="B178CB8A">
      <w:start w:val="1"/>
      <w:numFmt w:val="decimal"/>
      <w:pStyle w:val="CaptionTable"/>
      <w:lvlText w:val="Tabel %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20"/>
  </w:num>
  <w:num w:numId="2" w16cid:durableId="937562843">
    <w:abstractNumId w:val="21"/>
  </w:num>
  <w:num w:numId="3" w16cid:durableId="378551871">
    <w:abstractNumId w:val="6"/>
  </w:num>
  <w:num w:numId="4" w16cid:durableId="214663110">
    <w:abstractNumId w:val="2"/>
  </w:num>
  <w:num w:numId="5" w16cid:durableId="883952068">
    <w:abstractNumId w:val="14"/>
  </w:num>
  <w:num w:numId="6" w16cid:durableId="1977879651">
    <w:abstractNumId w:val="13"/>
  </w:num>
  <w:num w:numId="7" w16cid:durableId="2043557913">
    <w:abstractNumId w:val="15"/>
  </w:num>
  <w:num w:numId="8" w16cid:durableId="1704018164">
    <w:abstractNumId w:val="1"/>
  </w:num>
  <w:num w:numId="9" w16cid:durableId="120537604">
    <w:abstractNumId w:val="11"/>
  </w:num>
  <w:num w:numId="10" w16cid:durableId="1006175269">
    <w:abstractNumId w:val="4"/>
  </w:num>
  <w:num w:numId="11" w16cid:durableId="658775395">
    <w:abstractNumId w:val="0"/>
  </w:num>
  <w:num w:numId="12" w16cid:durableId="522718049">
    <w:abstractNumId w:val="10"/>
  </w:num>
  <w:num w:numId="13" w16cid:durableId="313795899">
    <w:abstractNumId w:val="22"/>
  </w:num>
  <w:num w:numId="14" w16cid:durableId="1041978125">
    <w:abstractNumId w:val="16"/>
  </w:num>
  <w:num w:numId="15" w16cid:durableId="993684888">
    <w:abstractNumId w:val="3"/>
  </w:num>
  <w:num w:numId="16" w16cid:durableId="1141994762">
    <w:abstractNumId w:val="8"/>
  </w:num>
  <w:num w:numId="17" w16cid:durableId="669454341">
    <w:abstractNumId w:val="12"/>
  </w:num>
  <w:num w:numId="18" w16cid:durableId="1850752083">
    <w:abstractNumId w:val="9"/>
  </w:num>
  <w:num w:numId="19" w16cid:durableId="1378623027">
    <w:abstractNumId w:val="7"/>
  </w:num>
  <w:num w:numId="20" w16cid:durableId="809714139">
    <w:abstractNumId w:val="5"/>
  </w:num>
  <w:num w:numId="21" w16cid:durableId="646209845">
    <w:abstractNumId w:val="18"/>
  </w:num>
  <w:num w:numId="22" w16cid:durableId="751658217">
    <w:abstractNumId w:val="17"/>
  </w:num>
  <w:num w:numId="23" w16cid:durableId="21774291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5651C"/>
    <w:rsid w:val="000757CA"/>
    <w:rsid w:val="000875E5"/>
    <w:rsid w:val="0009076B"/>
    <w:rsid w:val="00092AF3"/>
    <w:rsid w:val="00095DE5"/>
    <w:rsid w:val="000A2032"/>
    <w:rsid w:val="000A4EBC"/>
    <w:rsid w:val="000C5A42"/>
    <w:rsid w:val="000C6396"/>
    <w:rsid w:val="000E3536"/>
    <w:rsid w:val="000E5B83"/>
    <w:rsid w:val="000F1029"/>
    <w:rsid w:val="000F2A07"/>
    <w:rsid w:val="000F79F3"/>
    <w:rsid w:val="001334B3"/>
    <w:rsid w:val="00135E7B"/>
    <w:rsid w:val="00154D2F"/>
    <w:rsid w:val="00164A97"/>
    <w:rsid w:val="00164F13"/>
    <w:rsid w:val="00165A1D"/>
    <w:rsid w:val="001903A8"/>
    <w:rsid w:val="00190692"/>
    <w:rsid w:val="001A1BDD"/>
    <w:rsid w:val="001A2410"/>
    <w:rsid w:val="001A35DD"/>
    <w:rsid w:val="001B4273"/>
    <w:rsid w:val="001B44E1"/>
    <w:rsid w:val="001C06BA"/>
    <w:rsid w:val="001C4200"/>
    <w:rsid w:val="001D127E"/>
    <w:rsid w:val="001D6A08"/>
    <w:rsid w:val="001E1147"/>
    <w:rsid w:val="001F555E"/>
    <w:rsid w:val="00204387"/>
    <w:rsid w:val="00210BE9"/>
    <w:rsid w:val="00211AAB"/>
    <w:rsid w:val="00215C09"/>
    <w:rsid w:val="002168CD"/>
    <w:rsid w:val="00241415"/>
    <w:rsid w:val="00260A92"/>
    <w:rsid w:val="002931A9"/>
    <w:rsid w:val="002A670E"/>
    <w:rsid w:val="002B2B75"/>
    <w:rsid w:val="002C0ED0"/>
    <w:rsid w:val="002D24AA"/>
    <w:rsid w:val="002D66FC"/>
    <w:rsid w:val="002E0162"/>
    <w:rsid w:val="002E38E3"/>
    <w:rsid w:val="002F2025"/>
    <w:rsid w:val="002F6426"/>
    <w:rsid w:val="00304E68"/>
    <w:rsid w:val="00310D43"/>
    <w:rsid w:val="00311F00"/>
    <w:rsid w:val="00321EA3"/>
    <w:rsid w:val="003463E1"/>
    <w:rsid w:val="00361FB1"/>
    <w:rsid w:val="00364B8F"/>
    <w:rsid w:val="00367653"/>
    <w:rsid w:val="0037436D"/>
    <w:rsid w:val="00380EC3"/>
    <w:rsid w:val="003824F7"/>
    <w:rsid w:val="00393ABA"/>
    <w:rsid w:val="00396421"/>
    <w:rsid w:val="0039741E"/>
    <w:rsid w:val="003A5AC8"/>
    <w:rsid w:val="003A5CFB"/>
    <w:rsid w:val="003A78D1"/>
    <w:rsid w:val="003B5F0B"/>
    <w:rsid w:val="003C7B93"/>
    <w:rsid w:val="003E04E7"/>
    <w:rsid w:val="003F3E24"/>
    <w:rsid w:val="00405B32"/>
    <w:rsid w:val="00440DCD"/>
    <w:rsid w:val="00443BFF"/>
    <w:rsid w:val="00447638"/>
    <w:rsid w:val="0045256C"/>
    <w:rsid w:val="0045335F"/>
    <w:rsid w:val="00460404"/>
    <w:rsid w:val="004719A9"/>
    <w:rsid w:val="00481677"/>
    <w:rsid w:val="004840D3"/>
    <w:rsid w:val="00485F0A"/>
    <w:rsid w:val="004A05EC"/>
    <w:rsid w:val="004A37B1"/>
    <w:rsid w:val="004B0590"/>
    <w:rsid w:val="004B2E75"/>
    <w:rsid w:val="004B4124"/>
    <w:rsid w:val="004C3CE7"/>
    <w:rsid w:val="004C59B3"/>
    <w:rsid w:val="004C5B23"/>
    <w:rsid w:val="004D1515"/>
    <w:rsid w:val="004D2335"/>
    <w:rsid w:val="004E1DC9"/>
    <w:rsid w:val="004E2F65"/>
    <w:rsid w:val="004E6F5F"/>
    <w:rsid w:val="00505776"/>
    <w:rsid w:val="00512A8F"/>
    <w:rsid w:val="005177E5"/>
    <w:rsid w:val="00522B11"/>
    <w:rsid w:val="00531575"/>
    <w:rsid w:val="005375CF"/>
    <w:rsid w:val="005509F2"/>
    <w:rsid w:val="00574D7F"/>
    <w:rsid w:val="00581F18"/>
    <w:rsid w:val="0058281B"/>
    <w:rsid w:val="00591B38"/>
    <w:rsid w:val="005C258C"/>
    <w:rsid w:val="005C36F3"/>
    <w:rsid w:val="005F1D80"/>
    <w:rsid w:val="005F5E97"/>
    <w:rsid w:val="005F6C52"/>
    <w:rsid w:val="0060541F"/>
    <w:rsid w:val="00605630"/>
    <w:rsid w:val="00614B2B"/>
    <w:rsid w:val="00624738"/>
    <w:rsid w:val="00627BD4"/>
    <w:rsid w:val="006310D4"/>
    <w:rsid w:val="0063767D"/>
    <w:rsid w:val="006558F0"/>
    <w:rsid w:val="00655FD7"/>
    <w:rsid w:val="006638A8"/>
    <w:rsid w:val="006740C2"/>
    <w:rsid w:val="0067479C"/>
    <w:rsid w:val="00677420"/>
    <w:rsid w:val="00680FB7"/>
    <w:rsid w:val="00685B3B"/>
    <w:rsid w:val="00686C27"/>
    <w:rsid w:val="0069079B"/>
    <w:rsid w:val="00694D0C"/>
    <w:rsid w:val="006A4C1A"/>
    <w:rsid w:val="006D67BB"/>
    <w:rsid w:val="006F0907"/>
    <w:rsid w:val="007004D2"/>
    <w:rsid w:val="00723181"/>
    <w:rsid w:val="007356A7"/>
    <w:rsid w:val="0074374E"/>
    <w:rsid w:val="0075564A"/>
    <w:rsid w:val="007605E0"/>
    <w:rsid w:val="0076294D"/>
    <w:rsid w:val="00770764"/>
    <w:rsid w:val="007862BA"/>
    <w:rsid w:val="007905EF"/>
    <w:rsid w:val="007A52B3"/>
    <w:rsid w:val="007B464A"/>
    <w:rsid w:val="007C4770"/>
    <w:rsid w:val="007D3EDE"/>
    <w:rsid w:val="007E1A08"/>
    <w:rsid w:val="007F0D71"/>
    <w:rsid w:val="008052D8"/>
    <w:rsid w:val="008106EA"/>
    <w:rsid w:val="00820E38"/>
    <w:rsid w:val="008252D1"/>
    <w:rsid w:val="008349EA"/>
    <w:rsid w:val="00834F59"/>
    <w:rsid w:val="008517C8"/>
    <w:rsid w:val="00870878"/>
    <w:rsid w:val="00881C53"/>
    <w:rsid w:val="0088470F"/>
    <w:rsid w:val="00890326"/>
    <w:rsid w:val="008966B3"/>
    <w:rsid w:val="008A03C4"/>
    <w:rsid w:val="008A5F8C"/>
    <w:rsid w:val="008A7EA7"/>
    <w:rsid w:val="008B1685"/>
    <w:rsid w:val="008D179D"/>
    <w:rsid w:val="008D36C2"/>
    <w:rsid w:val="008E74F7"/>
    <w:rsid w:val="008F02B2"/>
    <w:rsid w:val="008F3206"/>
    <w:rsid w:val="008F69C9"/>
    <w:rsid w:val="00906096"/>
    <w:rsid w:val="00911F12"/>
    <w:rsid w:val="00922478"/>
    <w:rsid w:val="00927EBC"/>
    <w:rsid w:val="0093456D"/>
    <w:rsid w:val="0093739F"/>
    <w:rsid w:val="00937868"/>
    <w:rsid w:val="00945D9D"/>
    <w:rsid w:val="009634E6"/>
    <w:rsid w:val="00966335"/>
    <w:rsid w:val="00970EEC"/>
    <w:rsid w:val="00987E07"/>
    <w:rsid w:val="009939F4"/>
    <w:rsid w:val="009B029C"/>
    <w:rsid w:val="009B7154"/>
    <w:rsid w:val="009C33BA"/>
    <w:rsid w:val="009C3916"/>
    <w:rsid w:val="00A036F3"/>
    <w:rsid w:val="00A2140B"/>
    <w:rsid w:val="00A2667D"/>
    <w:rsid w:val="00A40F9C"/>
    <w:rsid w:val="00A565E8"/>
    <w:rsid w:val="00A606A3"/>
    <w:rsid w:val="00A83996"/>
    <w:rsid w:val="00A9077B"/>
    <w:rsid w:val="00AA4CB1"/>
    <w:rsid w:val="00AB571A"/>
    <w:rsid w:val="00AC3065"/>
    <w:rsid w:val="00AD51A0"/>
    <w:rsid w:val="00AD790F"/>
    <w:rsid w:val="00AF5579"/>
    <w:rsid w:val="00B05F7C"/>
    <w:rsid w:val="00B17C61"/>
    <w:rsid w:val="00B20F16"/>
    <w:rsid w:val="00B250A3"/>
    <w:rsid w:val="00B270C5"/>
    <w:rsid w:val="00B3039D"/>
    <w:rsid w:val="00B37219"/>
    <w:rsid w:val="00B46F8A"/>
    <w:rsid w:val="00B47507"/>
    <w:rsid w:val="00B50A01"/>
    <w:rsid w:val="00B64866"/>
    <w:rsid w:val="00B7602C"/>
    <w:rsid w:val="00B85317"/>
    <w:rsid w:val="00BA0EEF"/>
    <w:rsid w:val="00BA6259"/>
    <w:rsid w:val="00BB6C6C"/>
    <w:rsid w:val="00BC29F3"/>
    <w:rsid w:val="00BC75E7"/>
    <w:rsid w:val="00BD19E3"/>
    <w:rsid w:val="00BD2A22"/>
    <w:rsid w:val="00BE07EA"/>
    <w:rsid w:val="00BF35EB"/>
    <w:rsid w:val="00C03471"/>
    <w:rsid w:val="00C26366"/>
    <w:rsid w:val="00C31185"/>
    <w:rsid w:val="00C36FEA"/>
    <w:rsid w:val="00C43110"/>
    <w:rsid w:val="00C45DDA"/>
    <w:rsid w:val="00C47B4E"/>
    <w:rsid w:val="00C7386C"/>
    <w:rsid w:val="00C73F29"/>
    <w:rsid w:val="00C8552B"/>
    <w:rsid w:val="00C87A00"/>
    <w:rsid w:val="00CA2D45"/>
    <w:rsid w:val="00CC0061"/>
    <w:rsid w:val="00CC17CB"/>
    <w:rsid w:val="00CC7E2E"/>
    <w:rsid w:val="00CD3869"/>
    <w:rsid w:val="00CD45E8"/>
    <w:rsid w:val="00CD7076"/>
    <w:rsid w:val="00CE1F5A"/>
    <w:rsid w:val="00CE2582"/>
    <w:rsid w:val="00CF0383"/>
    <w:rsid w:val="00CF5776"/>
    <w:rsid w:val="00D009B2"/>
    <w:rsid w:val="00D03079"/>
    <w:rsid w:val="00D17CD5"/>
    <w:rsid w:val="00D3093F"/>
    <w:rsid w:val="00D40C09"/>
    <w:rsid w:val="00D56CBE"/>
    <w:rsid w:val="00D65D41"/>
    <w:rsid w:val="00D717EF"/>
    <w:rsid w:val="00D83EA5"/>
    <w:rsid w:val="00D86C59"/>
    <w:rsid w:val="00DC1D32"/>
    <w:rsid w:val="00DD18F0"/>
    <w:rsid w:val="00DE07A9"/>
    <w:rsid w:val="00E14B56"/>
    <w:rsid w:val="00E173AC"/>
    <w:rsid w:val="00E25809"/>
    <w:rsid w:val="00E26B67"/>
    <w:rsid w:val="00E313DC"/>
    <w:rsid w:val="00E3649E"/>
    <w:rsid w:val="00E453E5"/>
    <w:rsid w:val="00E46A0E"/>
    <w:rsid w:val="00E70432"/>
    <w:rsid w:val="00E719E9"/>
    <w:rsid w:val="00E71C6B"/>
    <w:rsid w:val="00E74BB1"/>
    <w:rsid w:val="00EA1118"/>
    <w:rsid w:val="00EA25B4"/>
    <w:rsid w:val="00EB73B8"/>
    <w:rsid w:val="00EC0928"/>
    <w:rsid w:val="00ED77CD"/>
    <w:rsid w:val="00EE13B2"/>
    <w:rsid w:val="00EE267E"/>
    <w:rsid w:val="00EE727E"/>
    <w:rsid w:val="00EF2487"/>
    <w:rsid w:val="00F05CD3"/>
    <w:rsid w:val="00F07BA8"/>
    <w:rsid w:val="00F14062"/>
    <w:rsid w:val="00F15561"/>
    <w:rsid w:val="00F201A9"/>
    <w:rsid w:val="00F37F58"/>
    <w:rsid w:val="00F539C0"/>
    <w:rsid w:val="00F70738"/>
    <w:rsid w:val="00F8057E"/>
    <w:rsid w:val="00F90084"/>
    <w:rsid w:val="00F97FA7"/>
    <w:rsid w:val="00FA6CA7"/>
    <w:rsid w:val="00FB1630"/>
    <w:rsid w:val="00FB3B16"/>
    <w:rsid w:val="00FC35CC"/>
    <w:rsid w:val="00FE46ED"/>
    <w:rsid w:val="00FF5D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D43"/>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 w:type="paragraph" w:styleId="Keterangan">
    <w:name w:val="caption"/>
    <w:basedOn w:val="Normal"/>
    <w:next w:val="Normal"/>
    <w:link w:val="KeteranganKAR"/>
    <w:uiPriority w:val="35"/>
    <w:qFormat/>
    <w:rsid w:val="00310D43"/>
    <w:pPr>
      <w:numPr>
        <w:numId w:val="21"/>
      </w:numPr>
      <w:spacing w:after="200" w:line="240" w:lineRule="auto"/>
      <w:jc w:val="center"/>
    </w:pPr>
    <w:rPr>
      <w:i/>
      <w:iCs/>
      <w:sz w:val="20"/>
      <w:szCs w:val="18"/>
    </w:rPr>
  </w:style>
  <w:style w:type="paragraph" w:styleId="HTMLSudahDiformat">
    <w:name w:val="HTML Preformatted"/>
    <w:basedOn w:val="Normal"/>
    <w:link w:val="HTMLSudahDiformatKAR"/>
    <w:uiPriority w:val="99"/>
    <w:semiHidden/>
    <w:unhideWhenUsed/>
    <w:rsid w:val="00820E38"/>
    <w:pPr>
      <w:spacing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820E38"/>
    <w:rPr>
      <w:rFonts w:ascii="Consolas" w:eastAsiaTheme="minorEastAsia" w:hAnsi="Consolas" w:cstheme="minorBidi"/>
      <w:bCs w:val="0"/>
      <w:color w:val="000000" w:themeColor="text1"/>
      <w:sz w:val="20"/>
      <w:szCs w:val="20"/>
      <w:lang w:eastAsia="ja-JP"/>
    </w:rPr>
  </w:style>
  <w:style w:type="paragraph" w:customStyle="1" w:styleId="CaptionTable">
    <w:name w:val="Caption Table"/>
    <w:basedOn w:val="Keterangan"/>
    <w:next w:val="Normal"/>
    <w:link w:val="CaptionTableKAR"/>
    <w:qFormat/>
    <w:rsid w:val="005375CF"/>
    <w:pPr>
      <w:numPr>
        <w:numId w:val="23"/>
      </w:numPr>
      <w:spacing w:after="0" w:line="360" w:lineRule="auto"/>
      <w:ind w:left="0" w:firstLine="0"/>
    </w:pPr>
    <w:rPr>
      <w:i w:val="0"/>
      <w:sz w:val="24"/>
    </w:rPr>
  </w:style>
  <w:style w:type="character" w:customStyle="1" w:styleId="KeteranganKAR">
    <w:name w:val="Keterangan KAR"/>
    <w:basedOn w:val="FontParagrafDefault"/>
    <w:link w:val="Keterangan"/>
    <w:uiPriority w:val="35"/>
    <w:rsid w:val="005375CF"/>
    <w:rPr>
      <w:rFonts w:eastAsiaTheme="minorEastAsia" w:cstheme="minorBidi"/>
      <w:bCs w:val="0"/>
      <w:i/>
      <w:iCs/>
      <w:color w:val="000000" w:themeColor="text1"/>
      <w:sz w:val="20"/>
      <w:szCs w:val="18"/>
      <w:lang w:eastAsia="ja-JP"/>
    </w:rPr>
  </w:style>
  <w:style w:type="character" w:customStyle="1" w:styleId="CaptionTableKAR">
    <w:name w:val="Caption Table KAR"/>
    <w:basedOn w:val="KeteranganKAR"/>
    <w:link w:val="CaptionTable"/>
    <w:rsid w:val="005375CF"/>
    <w:rPr>
      <w:rFonts w:eastAsiaTheme="minorEastAsia" w:cstheme="minorBidi"/>
      <w:bCs w:val="0"/>
      <w:i w:val="0"/>
      <w:iCs/>
      <w:color w:val="000000" w:themeColor="text1"/>
      <w:sz w:val="20"/>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51513139">
      <w:bodyDiv w:val="1"/>
      <w:marLeft w:val="0"/>
      <w:marRight w:val="0"/>
      <w:marTop w:val="0"/>
      <w:marBottom w:val="0"/>
      <w:divBdr>
        <w:top w:val="none" w:sz="0" w:space="0" w:color="auto"/>
        <w:left w:val="none" w:sz="0" w:space="0" w:color="auto"/>
        <w:bottom w:val="none" w:sz="0" w:space="0" w:color="auto"/>
        <w:right w:val="none" w:sz="0" w:space="0" w:color="auto"/>
      </w:divBdr>
      <w:divsChild>
        <w:div w:id="1216159052">
          <w:marLeft w:val="0"/>
          <w:marRight w:val="0"/>
          <w:marTop w:val="0"/>
          <w:marBottom w:val="0"/>
          <w:divBdr>
            <w:top w:val="none" w:sz="0" w:space="0" w:color="auto"/>
            <w:left w:val="none" w:sz="0" w:space="0" w:color="auto"/>
            <w:bottom w:val="none" w:sz="0" w:space="0" w:color="auto"/>
            <w:right w:val="none" w:sz="0" w:space="0" w:color="auto"/>
          </w:divBdr>
        </w:div>
      </w:divsChild>
    </w:div>
    <w:div w:id="55201597">
      <w:bodyDiv w:val="1"/>
      <w:marLeft w:val="0"/>
      <w:marRight w:val="0"/>
      <w:marTop w:val="0"/>
      <w:marBottom w:val="0"/>
      <w:divBdr>
        <w:top w:val="none" w:sz="0" w:space="0" w:color="auto"/>
        <w:left w:val="none" w:sz="0" w:space="0" w:color="auto"/>
        <w:bottom w:val="none" w:sz="0" w:space="0" w:color="auto"/>
        <w:right w:val="none" w:sz="0" w:space="0" w:color="auto"/>
      </w:divBdr>
      <w:divsChild>
        <w:div w:id="966814934">
          <w:marLeft w:val="0"/>
          <w:marRight w:val="0"/>
          <w:marTop w:val="0"/>
          <w:marBottom w:val="0"/>
          <w:divBdr>
            <w:top w:val="none" w:sz="0" w:space="0" w:color="auto"/>
            <w:left w:val="none" w:sz="0" w:space="0" w:color="auto"/>
            <w:bottom w:val="none" w:sz="0" w:space="0" w:color="auto"/>
            <w:right w:val="none" w:sz="0" w:space="0" w:color="auto"/>
          </w:divBdr>
        </w:div>
      </w:divsChild>
    </w:div>
    <w:div w:id="57824519">
      <w:bodyDiv w:val="1"/>
      <w:marLeft w:val="0"/>
      <w:marRight w:val="0"/>
      <w:marTop w:val="0"/>
      <w:marBottom w:val="0"/>
      <w:divBdr>
        <w:top w:val="none" w:sz="0" w:space="0" w:color="auto"/>
        <w:left w:val="none" w:sz="0" w:space="0" w:color="auto"/>
        <w:bottom w:val="none" w:sz="0" w:space="0" w:color="auto"/>
        <w:right w:val="none" w:sz="0" w:space="0" w:color="auto"/>
      </w:divBdr>
      <w:divsChild>
        <w:div w:id="1887521837">
          <w:marLeft w:val="0"/>
          <w:marRight w:val="0"/>
          <w:marTop w:val="0"/>
          <w:marBottom w:val="0"/>
          <w:divBdr>
            <w:top w:val="none" w:sz="0" w:space="0" w:color="auto"/>
            <w:left w:val="none" w:sz="0" w:space="0" w:color="auto"/>
            <w:bottom w:val="none" w:sz="0" w:space="0" w:color="auto"/>
            <w:right w:val="none" w:sz="0" w:space="0" w:color="auto"/>
          </w:divBdr>
        </w:div>
      </w:divsChild>
    </w:div>
    <w:div w:id="60953108">
      <w:bodyDiv w:val="1"/>
      <w:marLeft w:val="0"/>
      <w:marRight w:val="0"/>
      <w:marTop w:val="0"/>
      <w:marBottom w:val="0"/>
      <w:divBdr>
        <w:top w:val="none" w:sz="0" w:space="0" w:color="auto"/>
        <w:left w:val="none" w:sz="0" w:space="0" w:color="auto"/>
        <w:bottom w:val="none" w:sz="0" w:space="0" w:color="auto"/>
        <w:right w:val="none" w:sz="0" w:space="0" w:color="auto"/>
      </w:divBdr>
      <w:divsChild>
        <w:div w:id="427048397">
          <w:marLeft w:val="0"/>
          <w:marRight w:val="0"/>
          <w:marTop w:val="0"/>
          <w:marBottom w:val="0"/>
          <w:divBdr>
            <w:top w:val="none" w:sz="0" w:space="0" w:color="auto"/>
            <w:left w:val="none" w:sz="0" w:space="0" w:color="auto"/>
            <w:bottom w:val="none" w:sz="0" w:space="0" w:color="auto"/>
            <w:right w:val="none" w:sz="0" w:space="0" w:color="auto"/>
          </w:divBdr>
        </w:div>
      </w:divsChild>
    </w:div>
    <w:div w:id="72701287">
      <w:bodyDiv w:val="1"/>
      <w:marLeft w:val="0"/>
      <w:marRight w:val="0"/>
      <w:marTop w:val="0"/>
      <w:marBottom w:val="0"/>
      <w:divBdr>
        <w:top w:val="none" w:sz="0" w:space="0" w:color="auto"/>
        <w:left w:val="none" w:sz="0" w:space="0" w:color="auto"/>
        <w:bottom w:val="none" w:sz="0" w:space="0" w:color="auto"/>
        <w:right w:val="none" w:sz="0" w:space="0" w:color="auto"/>
      </w:divBdr>
      <w:divsChild>
        <w:div w:id="1206406443">
          <w:marLeft w:val="0"/>
          <w:marRight w:val="0"/>
          <w:marTop w:val="0"/>
          <w:marBottom w:val="0"/>
          <w:divBdr>
            <w:top w:val="none" w:sz="0" w:space="0" w:color="auto"/>
            <w:left w:val="none" w:sz="0" w:space="0" w:color="auto"/>
            <w:bottom w:val="none" w:sz="0" w:space="0" w:color="auto"/>
            <w:right w:val="none" w:sz="0" w:space="0" w:color="auto"/>
          </w:divBdr>
        </w:div>
      </w:divsChild>
    </w:div>
    <w:div w:id="76177254">
      <w:bodyDiv w:val="1"/>
      <w:marLeft w:val="0"/>
      <w:marRight w:val="0"/>
      <w:marTop w:val="0"/>
      <w:marBottom w:val="0"/>
      <w:divBdr>
        <w:top w:val="none" w:sz="0" w:space="0" w:color="auto"/>
        <w:left w:val="none" w:sz="0" w:space="0" w:color="auto"/>
        <w:bottom w:val="none" w:sz="0" w:space="0" w:color="auto"/>
        <w:right w:val="none" w:sz="0" w:space="0" w:color="auto"/>
      </w:divBdr>
      <w:divsChild>
        <w:div w:id="1892882197">
          <w:marLeft w:val="0"/>
          <w:marRight w:val="0"/>
          <w:marTop w:val="0"/>
          <w:marBottom w:val="0"/>
          <w:divBdr>
            <w:top w:val="none" w:sz="0" w:space="0" w:color="auto"/>
            <w:left w:val="none" w:sz="0" w:space="0" w:color="auto"/>
            <w:bottom w:val="none" w:sz="0" w:space="0" w:color="auto"/>
            <w:right w:val="none" w:sz="0" w:space="0" w:color="auto"/>
          </w:divBdr>
        </w:div>
      </w:divsChild>
    </w:div>
    <w:div w:id="163320162">
      <w:bodyDiv w:val="1"/>
      <w:marLeft w:val="0"/>
      <w:marRight w:val="0"/>
      <w:marTop w:val="0"/>
      <w:marBottom w:val="0"/>
      <w:divBdr>
        <w:top w:val="none" w:sz="0" w:space="0" w:color="auto"/>
        <w:left w:val="none" w:sz="0" w:space="0" w:color="auto"/>
        <w:bottom w:val="none" w:sz="0" w:space="0" w:color="auto"/>
        <w:right w:val="none" w:sz="0" w:space="0" w:color="auto"/>
      </w:divBdr>
      <w:divsChild>
        <w:div w:id="27224583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08879940">
      <w:bodyDiv w:val="1"/>
      <w:marLeft w:val="0"/>
      <w:marRight w:val="0"/>
      <w:marTop w:val="0"/>
      <w:marBottom w:val="0"/>
      <w:divBdr>
        <w:top w:val="none" w:sz="0" w:space="0" w:color="auto"/>
        <w:left w:val="none" w:sz="0" w:space="0" w:color="auto"/>
        <w:bottom w:val="none" w:sz="0" w:space="0" w:color="auto"/>
        <w:right w:val="none" w:sz="0" w:space="0" w:color="auto"/>
      </w:divBdr>
      <w:divsChild>
        <w:div w:id="350033028">
          <w:marLeft w:val="0"/>
          <w:marRight w:val="0"/>
          <w:marTop w:val="0"/>
          <w:marBottom w:val="0"/>
          <w:divBdr>
            <w:top w:val="none" w:sz="0" w:space="0" w:color="auto"/>
            <w:left w:val="none" w:sz="0" w:space="0" w:color="auto"/>
            <w:bottom w:val="none" w:sz="0" w:space="0" w:color="auto"/>
            <w:right w:val="none" w:sz="0" w:space="0" w:color="auto"/>
          </w:divBdr>
        </w:div>
      </w:divsChild>
    </w:div>
    <w:div w:id="221989342">
      <w:bodyDiv w:val="1"/>
      <w:marLeft w:val="0"/>
      <w:marRight w:val="0"/>
      <w:marTop w:val="0"/>
      <w:marBottom w:val="0"/>
      <w:divBdr>
        <w:top w:val="none" w:sz="0" w:space="0" w:color="auto"/>
        <w:left w:val="none" w:sz="0" w:space="0" w:color="auto"/>
        <w:bottom w:val="none" w:sz="0" w:space="0" w:color="auto"/>
        <w:right w:val="none" w:sz="0" w:space="0" w:color="auto"/>
      </w:divBdr>
      <w:divsChild>
        <w:div w:id="589237940">
          <w:marLeft w:val="0"/>
          <w:marRight w:val="0"/>
          <w:marTop w:val="0"/>
          <w:marBottom w:val="0"/>
          <w:divBdr>
            <w:top w:val="none" w:sz="0" w:space="0" w:color="auto"/>
            <w:left w:val="none" w:sz="0" w:space="0" w:color="auto"/>
            <w:bottom w:val="none" w:sz="0" w:space="0" w:color="auto"/>
            <w:right w:val="none" w:sz="0" w:space="0" w:color="auto"/>
          </w:divBdr>
        </w:div>
      </w:divsChild>
    </w:div>
    <w:div w:id="226187158">
      <w:bodyDiv w:val="1"/>
      <w:marLeft w:val="0"/>
      <w:marRight w:val="0"/>
      <w:marTop w:val="0"/>
      <w:marBottom w:val="0"/>
      <w:divBdr>
        <w:top w:val="none" w:sz="0" w:space="0" w:color="auto"/>
        <w:left w:val="none" w:sz="0" w:space="0" w:color="auto"/>
        <w:bottom w:val="none" w:sz="0" w:space="0" w:color="auto"/>
        <w:right w:val="none" w:sz="0" w:space="0" w:color="auto"/>
      </w:divBdr>
      <w:divsChild>
        <w:div w:id="325059905">
          <w:marLeft w:val="0"/>
          <w:marRight w:val="0"/>
          <w:marTop w:val="0"/>
          <w:marBottom w:val="0"/>
          <w:divBdr>
            <w:top w:val="none" w:sz="0" w:space="0" w:color="auto"/>
            <w:left w:val="none" w:sz="0" w:space="0" w:color="auto"/>
            <w:bottom w:val="none" w:sz="0" w:space="0" w:color="auto"/>
            <w:right w:val="none" w:sz="0" w:space="0" w:color="auto"/>
          </w:divBdr>
        </w:div>
      </w:divsChild>
    </w:div>
    <w:div w:id="278076020">
      <w:bodyDiv w:val="1"/>
      <w:marLeft w:val="0"/>
      <w:marRight w:val="0"/>
      <w:marTop w:val="0"/>
      <w:marBottom w:val="0"/>
      <w:divBdr>
        <w:top w:val="none" w:sz="0" w:space="0" w:color="auto"/>
        <w:left w:val="none" w:sz="0" w:space="0" w:color="auto"/>
        <w:bottom w:val="none" w:sz="0" w:space="0" w:color="auto"/>
        <w:right w:val="none" w:sz="0" w:space="0" w:color="auto"/>
      </w:divBdr>
      <w:divsChild>
        <w:div w:id="808127486">
          <w:marLeft w:val="0"/>
          <w:marRight w:val="0"/>
          <w:marTop w:val="0"/>
          <w:marBottom w:val="0"/>
          <w:divBdr>
            <w:top w:val="none" w:sz="0" w:space="0" w:color="auto"/>
            <w:left w:val="none" w:sz="0" w:space="0" w:color="auto"/>
            <w:bottom w:val="none" w:sz="0" w:space="0" w:color="auto"/>
            <w:right w:val="none" w:sz="0" w:space="0" w:color="auto"/>
          </w:divBdr>
        </w:div>
      </w:divsChild>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299771599">
      <w:bodyDiv w:val="1"/>
      <w:marLeft w:val="0"/>
      <w:marRight w:val="0"/>
      <w:marTop w:val="0"/>
      <w:marBottom w:val="0"/>
      <w:divBdr>
        <w:top w:val="none" w:sz="0" w:space="0" w:color="auto"/>
        <w:left w:val="none" w:sz="0" w:space="0" w:color="auto"/>
        <w:bottom w:val="none" w:sz="0" w:space="0" w:color="auto"/>
        <w:right w:val="none" w:sz="0" w:space="0" w:color="auto"/>
      </w:divBdr>
      <w:divsChild>
        <w:div w:id="799957152">
          <w:marLeft w:val="0"/>
          <w:marRight w:val="0"/>
          <w:marTop w:val="0"/>
          <w:marBottom w:val="0"/>
          <w:divBdr>
            <w:top w:val="none" w:sz="0" w:space="0" w:color="auto"/>
            <w:left w:val="none" w:sz="0" w:space="0" w:color="auto"/>
            <w:bottom w:val="none" w:sz="0" w:space="0" w:color="auto"/>
            <w:right w:val="none" w:sz="0" w:space="0" w:color="auto"/>
          </w:divBdr>
        </w:div>
      </w:divsChild>
    </w:div>
    <w:div w:id="312684038">
      <w:bodyDiv w:val="1"/>
      <w:marLeft w:val="0"/>
      <w:marRight w:val="0"/>
      <w:marTop w:val="0"/>
      <w:marBottom w:val="0"/>
      <w:divBdr>
        <w:top w:val="none" w:sz="0" w:space="0" w:color="auto"/>
        <w:left w:val="none" w:sz="0" w:space="0" w:color="auto"/>
        <w:bottom w:val="none" w:sz="0" w:space="0" w:color="auto"/>
        <w:right w:val="none" w:sz="0" w:space="0" w:color="auto"/>
      </w:divBdr>
      <w:divsChild>
        <w:div w:id="12995630">
          <w:marLeft w:val="0"/>
          <w:marRight w:val="0"/>
          <w:marTop w:val="0"/>
          <w:marBottom w:val="0"/>
          <w:divBdr>
            <w:top w:val="none" w:sz="0" w:space="0" w:color="auto"/>
            <w:left w:val="none" w:sz="0" w:space="0" w:color="auto"/>
            <w:bottom w:val="none" w:sz="0" w:space="0" w:color="auto"/>
            <w:right w:val="none" w:sz="0" w:space="0" w:color="auto"/>
          </w:divBdr>
        </w:div>
      </w:divsChild>
    </w:div>
    <w:div w:id="332536278">
      <w:bodyDiv w:val="1"/>
      <w:marLeft w:val="0"/>
      <w:marRight w:val="0"/>
      <w:marTop w:val="0"/>
      <w:marBottom w:val="0"/>
      <w:divBdr>
        <w:top w:val="none" w:sz="0" w:space="0" w:color="auto"/>
        <w:left w:val="none" w:sz="0" w:space="0" w:color="auto"/>
        <w:bottom w:val="none" w:sz="0" w:space="0" w:color="auto"/>
        <w:right w:val="none" w:sz="0" w:space="0" w:color="auto"/>
      </w:divBdr>
      <w:divsChild>
        <w:div w:id="317074022">
          <w:marLeft w:val="0"/>
          <w:marRight w:val="0"/>
          <w:marTop w:val="0"/>
          <w:marBottom w:val="0"/>
          <w:divBdr>
            <w:top w:val="none" w:sz="0" w:space="0" w:color="auto"/>
            <w:left w:val="none" w:sz="0" w:space="0" w:color="auto"/>
            <w:bottom w:val="none" w:sz="0" w:space="0" w:color="auto"/>
            <w:right w:val="none" w:sz="0" w:space="0" w:color="auto"/>
          </w:divBdr>
        </w:div>
      </w:divsChild>
    </w:div>
    <w:div w:id="356926732">
      <w:bodyDiv w:val="1"/>
      <w:marLeft w:val="0"/>
      <w:marRight w:val="0"/>
      <w:marTop w:val="0"/>
      <w:marBottom w:val="0"/>
      <w:divBdr>
        <w:top w:val="none" w:sz="0" w:space="0" w:color="auto"/>
        <w:left w:val="none" w:sz="0" w:space="0" w:color="auto"/>
        <w:bottom w:val="none" w:sz="0" w:space="0" w:color="auto"/>
        <w:right w:val="none" w:sz="0" w:space="0" w:color="auto"/>
      </w:divBdr>
      <w:divsChild>
        <w:div w:id="1506244467">
          <w:marLeft w:val="0"/>
          <w:marRight w:val="0"/>
          <w:marTop w:val="0"/>
          <w:marBottom w:val="0"/>
          <w:divBdr>
            <w:top w:val="none" w:sz="0" w:space="0" w:color="auto"/>
            <w:left w:val="none" w:sz="0" w:space="0" w:color="auto"/>
            <w:bottom w:val="none" w:sz="0" w:space="0" w:color="auto"/>
            <w:right w:val="none" w:sz="0" w:space="0" w:color="auto"/>
          </w:divBdr>
        </w:div>
      </w:divsChild>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435827734">
      <w:bodyDiv w:val="1"/>
      <w:marLeft w:val="0"/>
      <w:marRight w:val="0"/>
      <w:marTop w:val="0"/>
      <w:marBottom w:val="0"/>
      <w:divBdr>
        <w:top w:val="none" w:sz="0" w:space="0" w:color="auto"/>
        <w:left w:val="none" w:sz="0" w:space="0" w:color="auto"/>
        <w:bottom w:val="none" w:sz="0" w:space="0" w:color="auto"/>
        <w:right w:val="none" w:sz="0" w:space="0" w:color="auto"/>
      </w:divBdr>
      <w:divsChild>
        <w:div w:id="2063215620">
          <w:marLeft w:val="0"/>
          <w:marRight w:val="0"/>
          <w:marTop w:val="0"/>
          <w:marBottom w:val="0"/>
          <w:divBdr>
            <w:top w:val="none" w:sz="0" w:space="0" w:color="auto"/>
            <w:left w:val="none" w:sz="0" w:space="0" w:color="auto"/>
            <w:bottom w:val="none" w:sz="0" w:space="0" w:color="auto"/>
            <w:right w:val="none" w:sz="0" w:space="0" w:color="auto"/>
          </w:divBdr>
        </w:div>
      </w:divsChild>
    </w:div>
    <w:div w:id="470711053">
      <w:bodyDiv w:val="1"/>
      <w:marLeft w:val="0"/>
      <w:marRight w:val="0"/>
      <w:marTop w:val="0"/>
      <w:marBottom w:val="0"/>
      <w:divBdr>
        <w:top w:val="none" w:sz="0" w:space="0" w:color="auto"/>
        <w:left w:val="none" w:sz="0" w:space="0" w:color="auto"/>
        <w:bottom w:val="none" w:sz="0" w:space="0" w:color="auto"/>
        <w:right w:val="none" w:sz="0" w:space="0" w:color="auto"/>
      </w:divBdr>
      <w:divsChild>
        <w:div w:id="405152945">
          <w:marLeft w:val="0"/>
          <w:marRight w:val="0"/>
          <w:marTop w:val="0"/>
          <w:marBottom w:val="0"/>
          <w:divBdr>
            <w:top w:val="none" w:sz="0" w:space="0" w:color="auto"/>
            <w:left w:val="none" w:sz="0" w:space="0" w:color="auto"/>
            <w:bottom w:val="none" w:sz="0" w:space="0" w:color="auto"/>
            <w:right w:val="none" w:sz="0" w:space="0" w:color="auto"/>
          </w:divBdr>
        </w:div>
      </w:divsChild>
    </w:div>
    <w:div w:id="478107936">
      <w:bodyDiv w:val="1"/>
      <w:marLeft w:val="0"/>
      <w:marRight w:val="0"/>
      <w:marTop w:val="0"/>
      <w:marBottom w:val="0"/>
      <w:divBdr>
        <w:top w:val="none" w:sz="0" w:space="0" w:color="auto"/>
        <w:left w:val="none" w:sz="0" w:space="0" w:color="auto"/>
        <w:bottom w:val="none" w:sz="0" w:space="0" w:color="auto"/>
        <w:right w:val="none" w:sz="0" w:space="0" w:color="auto"/>
      </w:divBdr>
      <w:divsChild>
        <w:div w:id="899632464">
          <w:marLeft w:val="0"/>
          <w:marRight w:val="0"/>
          <w:marTop w:val="0"/>
          <w:marBottom w:val="0"/>
          <w:divBdr>
            <w:top w:val="none" w:sz="0" w:space="0" w:color="auto"/>
            <w:left w:val="none" w:sz="0" w:space="0" w:color="auto"/>
            <w:bottom w:val="none" w:sz="0" w:space="0" w:color="auto"/>
            <w:right w:val="none" w:sz="0" w:space="0" w:color="auto"/>
          </w:divBdr>
        </w:div>
      </w:divsChild>
    </w:div>
    <w:div w:id="509295685">
      <w:bodyDiv w:val="1"/>
      <w:marLeft w:val="0"/>
      <w:marRight w:val="0"/>
      <w:marTop w:val="0"/>
      <w:marBottom w:val="0"/>
      <w:divBdr>
        <w:top w:val="none" w:sz="0" w:space="0" w:color="auto"/>
        <w:left w:val="none" w:sz="0" w:space="0" w:color="auto"/>
        <w:bottom w:val="none" w:sz="0" w:space="0" w:color="auto"/>
        <w:right w:val="none" w:sz="0" w:space="0" w:color="auto"/>
      </w:divBdr>
      <w:divsChild>
        <w:div w:id="93790721">
          <w:marLeft w:val="0"/>
          <w:marRight w:val="0"/>
          <w:marTop w:val="0"/>
          <w:marBottom w:val="0"/>
          <w:divBdr>
            <w:top w:val="none" w:sz="0" w:space="0" w:color="auto"/>
            <w:left w:val="none" w:sz="0" w:space="0" w:color="auto"/>
            <w:bottom w:val="none" w:sz="0" w:space="0" w:color="auto"/>
            <w:right w:val="none" w:sz="0" w:space="0" w:color="auto"/>
          </w:divBdr>
        </w:div>
      </w:divsChild>
    </w:div>
    <w:div w:id="535237489">
      <w:bodyDiv w:val="1"/>
      <w:marLeft w:val="0"/>
      <w:marRight w:val="0"/>
      <w:marTop w:val="0"/>
      <w:marBottom w:val="0"/>
      <w:divBdr>
        <w:top w:val="none" w:sz="0" w:space="0" w:color="auto"/>
        <w:left w:val="none" w:sz="0" w:space="0" w:color="auto"/>
        <w:bottom w:val="none" w:sz="0" w:space="0" w:color="auto"/>
        <w:right w:val="none" w:sz="0" w:space="0" w:color="auto"/>
      </w:divBdr>
      <w:divsChild>
        <w:div w:id="747994135">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68743299">
      <w:bodyDiv w:val="1"/>
      <w:marLeft w:val="0"/>
      <w:marRight w:val="0"/>
      <w:marTop w:val="0"/>
      <w:marBottom w:val="0"/>
      <w:divBdr>
        <w:top w:val="none" w:sz="0" w:space="0" w:color="auto"/>
        <w:left w:val="none" w:sz="0" w:space="0" w:color="auto"/>
        <w:bottom w:val="none" w:sz="0" w:space="0" w:color="auto"/>
        <w:right w:val="none" w:sz="0" w:space="0" w:color="auto"/>
      </w:divBdr>
      <w:divsChild>
        <w:div w:id="714234520">
          <w:marLeft w:val="0"/>
          <w:marRight w:val="0"/>
          <w:marTop w:val="0"/>
          <w:marBottom w:val="0"/>
          <w:divBdr>
            <w:top w:val="none" w:sz="0" w:space="0" w:color="auto"/>
            <w:left w:val="none" w:sz="0" w:space="0" w:color="auto"/>
            <w:bottom w:val="none" w:sz="0" w:space="0" w:color="auto"/>
            <w:right w:val="none" w:sz="0" w:space="0" w:color="auto"/>
          </w:divBdr>
        </w:div>
      </w:divsChild>
    </w:div>
    <w:div w:id="772870348">
      <w:bodyDiv w:val="1"/>
      <w:marLeft w:val="0"/>
      <w:marRight w:val="0"/>
      <w:marTop w:val="0"/>
      <w:marBottom w:val="0"/>
      <w:divBdr>
        <w:top w:val="none" w:sz="0" w:space="0" w:color="auto"/>
        <w:left w:val="none" w:sz="0" w:space="0" w:color="auto"/>
        <w:bottom w:val="none" w:sz="0" w:space="0" w:color="auto"/>
        <w:right w:val="none" w:sz="0" w:space="0" w:color="auto"/>
      </w:divBdr>
      <w:divsChild>
        <w:div w:id="1219779281">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826749848">
      <w:bodyDiv w:val="1"/>
      <w:marLeft w:val="0"/>
      <w:marRight w:val="0"/>
      <w:marTop w:val="0"/>
      <w:marBottom w:val="0"/>
      <w:divBdr>
        <w:top w:val="none" w:sz="0" w:space="0" w:color="auto"/>
        <w:left w:val="none" w:sz="0" w:space="0" w:color="auto"/>
        <w:bottom w:val="none" w:sz="0" w:space="0" w:color="auto"/>
        <w:right w:val="none" w:sz="0" w:space="0" w:color="auto"/>
      </w:divBdr>
      <w:divsChild>
        <w:div w:id="436603876">
          <w:marLeft w:val="0"/>
          <w:marRight w:val="0"/>
          <w:marTop w:val="0"/>
          <w:marBottom w:val="0"/>
          <w:divBdr>
            <w:top w:val="none" w:sz="0" w:space="0" w:color="auto"/>
            <w:left w:val="none" w:sz="0" w:space="0" w:color="auto"/>
            <w:bottom w:val="none" w:sz="0" w:space="0" w:color="auto"/>
            <w:right w:val="none" w:sz="0" w:space="0" w:color="auto"/>
          </w:divBdr>
        </w:div>
      </w:divsChild>
    </w:div>
    <w:div w:id="828325453">
      <w:bodyDiv w:val="1"/>
      <w:marLeft w:val="0"/>
      <w:marRight w:val="0"/>
      <w:marTop w:val="0"/>
      <w:marBottom w:val="0"/>
      <w:divBdr>
        <w:top w:val="none" w:sz="0" w:space="0" w:color="auto"/>
        <w:left w:val="none" w:sz="0" w:space="0" w:color="auto"/>
        <w:bottom w:val="none" w:sz="0" w:space="0" w:color="auto"/>
        <w:right w:val="none" w:sz="0" w:space="0" w:color="auto"/>
      </w:divBdr>
    </w:div>
    <w:div w:id="830679772">
      <w:bodyDiv w:val="1"/>
      <w:marLeft w:val="0"/>
      <w:marRight w:val="0"/>
      <w:marTop w:val="0"/>
      <w:marBottom w:val="0"/>
      <w:divBdr>
        <w:top w:val="none" w:sz="0" w:space="0" w:color="auto"/>
        <w:left w:val="none" w:sz="0" w:space="0" w:color="auto"/>
        <w:bottom w:val="none" w:sz="0" w:space="0" w:color="auto"/>
        <w:right w:val="none" w:sz="0" w:space="0" w:color="auto"/>
      </w:divBdr>
      <w:divsChild>
        <w:div w:id="80101171">
          <w:marLeft w:val="0"/>
          <w:marRight w:val="0"/>
          <w:marTop w:val="0"/>
          <w:marBottom w:val="0"/>
          <w:divBdr>
            <w:top w:val="none" w:sz="0" w:space="0" w:color="auto"/>
            <w:left w:val="none" w:sz="0" w:space="0" w:color="auto"/>
            <w:bottom w:val="none" w:sz="0" w:space="0" w:color="auto"/>
            <w:right w:val="none" w:sz="0" w:space="0" w:color="auto"/>
          </w:divBdr>
        </w:div>
      </w:divsChild>
    </w:div>
    <w:div w:id="837690668">
      <w:bodyDiv w:val="1"/>
      <w:marLeft w:val="0"/>
      <w:marRight w:val="0"/>
      <w:marTop w:val="0"/>
      <w:marBottom w:val="0"/>
      <w:divBdr>
        <w:top w:val="none" w:sz="0" w:space="0" w:color="auto"/>
        <w:left w:val="none" w:sz="0" w:space="0" w:color="auto"/>
        <w:bottom w:val="none" w:sz="0" w:space="0" w:color="auto"/>
        <w:right w:val="none" w:sz="0" w:space="0" w:color="auto"/>
      </w:divBdr>
      <w:divsChild>
        <w:div w:id="783615031">
          <w:marLeft w:val="0"/>
          <w:marRight w:val="0"/>
          <w:marTop w:val="0"/>
          <w:marBottom w:val="0"/>
          <w:divBdr>
            <w:top w:val="none" w:sz="0" w:space="0" w:color="auto"/>
            <w:left w:val="none" w:sz="0" w:space="0" w:color="auto"/>
            <w:bottom w:val="none" w:sz="0" w:space="0" w:color="auto"/>
            <w:right w:val="none" w:sz="0" w:space="0" w:color="auto"/>
          </w:divBdr>
        </w:div>
      </w:divsChild>
    </w:div>
    <w:div w:id="858470675">
      <w:bodyDiv w:val="1"/>
      <w:marLeft w:val="0"/>
      <w:marRight w:val="0"/>
      <w:marTop w:val="0"/>
      <w:marBottom w:val="0"/>
      <w:divBdr>
        <w:top w:val="none" w:sz="0" w:space="0" w:color="auto"/>
        <w:left w:val="none" w:sz="0" w:space="0" w:color="auto"/>
        <w:bottom w:val="none" w:sz="0" w:space="0" w:color="auto"/>
        <w:right w:val="none" w:sz="0" w:space="0" w:color="auto"/>
      </w:divBdr>
      <w:divsChild>
        <w:div w:id="1630474870">
          <w:marLeft w:val="0"/>
          <w:marRight w:val="0"/>
          <w:marTop w:val="0"/>
          <w:marBottom w:val="0"/>
          <w:divBdr>
            <w:top w:val="none" w:sz="0" w:space="0" w:color="auto"/>
            <w:left w:val="none" w:sz="0" w:space="0" w:color="auto"/>
            <w:bottom w:val="none" w:sz="0" w:space="0" w:color="auto"/>
            <w:right w:val="none" w:sz="0" w:space="0" w:color="auto"/>
          </w:divBdr>
        </w:div>
      </w:divsChild>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1228877161">
          <w:marLeft w:val="0"/>
          <w:marRight w:val="0"/>
          <w:marTop w:val="0"/>
          <w:marBottom w:val="0"/>
          <w:divBdr>
            <w:top w:val="none" w:sz="0" w:space="0" w:color="auto"/>
            <w:left w:val="none" w:sz="0" w:space="0" w:color="auto"/>
            <w:bottom w:val="none" w:sz="0" w:space="0" w:color="auto"/>
            <w:right w:val="none" w:sz="0" w:space="0" w:color="auto"/>
          </w:divBdr>
        </w:div>
      </w:divsChild>
    </w:div>
    <w:div w:id="915893204">
      <w:bodyDiv w:val="1"/>
      <w:marLeft w:val="0"/>
      <w:marRight w:val="0"/>
      <w:marTop w:val="0"/>
      <w:marBottom w:val="0"/>
      <w:divBdr>
        <w:top w:val="none" w:sz="0" w:space="0" w:color="auto"/>
        <w:left w:val="none" w:sz="0" w:space="0" w:color="auto"/>
        <w:bottom w:val="none" w:sz="0" w:space="0" w:color="auto"/>
        <w:right w:val="none" w:sz="0" w:space="0" w:color="auto"/>
      </w:divBdr>
      <w:divsChild>
        <w:div w:id="1858500201">
          <w:marLeft w:val="0"/>
          <w:marRight w:val="0"/>
          <w:marTop w:val="0"/>
          <w:marBottom w:val="0"/>
          <w:divBdr>
            <w:top w:val="none" w:sz="0" w:space="0" w:color="auto"/>
            <w:left w:val="none" w:sz="0" w:space="0" w:color="auto"/>
            <w:bottom w:val="none" w:sz="0" w:space="0" w:color="auto"/>
            <w:right w:val="none" w:sz="0" w:space="0" w:color="auto"/>
          </w:divBdr>
        </w:div>
      </w:divsChild>
    </w:div>
    <w:div w:id="953098401">
      <w:bodyDiv w:val="1"/>
      <w:marLeft w:val="0"/>
      <w:marRight w:val="0"/>
      <w:marTop w:val="0"/>
      <w:marBottom w:val="0"/>
      <w:divBdr>
        <w:top w:val="none" w:sz="0" w:space="0" w:color="auto"/>
        <w:left w:val="none" w:sz="0" w:space="0" w:color="auto"/>
        <w:bottom w:val="none" w:sz="0" w:space="0" w:color="auto"/>
        <w:right w:val="none" w:sz="0" w:space="0" w:color="auto"/>
      </w:divBdr>
      <w:divsChild>
        <w:div w:id="1496870778">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966202803">
      <w:bodyDiv w:val="1"/>
      <w:marLeft w:val="0"/>
      <w:marRight w:val="0"/>
      <w:marTop w:val="0"/>
      <w:marBottom w:val="0"/>
      <w:divBdr>
        <w:top w:val="none" w:sz="0" w:space="0" w:color="auto"/>
        <w:left w:val="none" w:sz="0" w:space="0" w:color="auto"/>
        <w:bottom w:val="none" w:sz="0" w:space="0" w:color="auto"/>
        <w:right w:val="none" w:sz="0" w:space="0" w:color="auto"/>
      </w:divBdr>
      <w:divsChild>
        <w:div w:id="1396708798">
          <w:marLeft w:val="0"/>
          <w:marRight w:val="0"/>
          <w:marTop w:val="0"/>
          <w:marBottom w:val="0"/>
          <w:divBdr>
            <w:top w:val="none" w:sz="0" w:space="0" w:color="auto"/>
            <w:left w:val="none" w:sz="0" w:space="0" w:color="auto"/>
            <w:bottom w:val="none" w:sz="0" w:space="0" w:color="auto"/>
            <w:right w:val="none" w:sz="0" w:space="0" w:color="auto"/>
          </w:divBdr>
        </w:div>
      </w:divsChild>
    </w:div>
    <w:div w:id="973560612">
      <w:bodyDiv w:val="1"/>
      <w:marLeft w:val="0"/>
      <w:marRight w:val="0"/>
      <w:marTop w:val="0"/>
      <w:marBottom w:val="0"/>
      <w:divBdr>
        <w:top w:val="none" w:sz="0" w:space="0" w:color="auto"/>
        <w:left w:val="none" w:sz="0" w:space="0" w:color="auto"/>
        <w:bottom w:val="none" w:sz="0" w:space="0" w:color="auto"/>
        <w:right w:val="none" w:sz="0" w:space="0" w:color="auto"/>
      </w:divBdr>
      <w:divsChild>
        <w:div w:id="1348941172">
          <w:marLeft w:val="0"/>
          <w:marRight w:val="0"/>
          <w:marTop w:val="0"/>
          <w:marBottom w:val="0"/>
          <w:divBdr>
            <w:top w:val="none" w:sz="0" w:space="0" w:color="auto"/>
            <w:left w:val="none" w:sz="0" w:space="0" w:color="auto"/>
            <w:bottom w:val="none" w:sz="0" w:space="0" w:color="auto"/>
            <w:right w:val="none" w:sz="0" w:space="0" w:color="auto"/>
          </w:divBdr>
        </w:div>
      </w:divsChild>
    </w:div>
    <w:div w:id="986394185">
      <w:bodyDiv w:val="1"/>
      <w:marLeft w:val="0"/>
      <w:marRight w:val="0"/>
      <w:marTop w:val="0"/>
      <w:marBottom w:val="0"/>
      <w:divBdr>
        <w:top w:val="none" w:sz="0" w:space="0" w:color="auto"/>
        <w:left w:val="none" w:sz="0" w:space="0" w:color="auto"/>
        <w:bottom w:val="none" w:sz="0" w:space="0" w:color="auto"/>
        <w:right w:val="none" w:sz="0" w:space="0" w:color="auto"/>
      </w:divBdr>
      <w:divsChild>
        <w:div w:id="685249819">
          <w:marLeft w:val="0"/>
          <w:marRight w:val="0"/>
          <w:marTop w:val="0"/>
          <w:marBottom w:val="0"/>
          <w:divBdr>
            <w:top w:val="none" w:sz="0" w:space="0" w:color="auto"/>
            <w:left w:val="none" w:sz="0" w:space="0" w:color="auto"/>
            <w:bottom w:val="none" w:sz="0" w:space="0" w:color="auto"/>
            <w:right w:val="none" w:sz="0" w:space="0" w:color="auto"/>
          </w:divBdr>
        </w:div>
      </w:divsChild>
    </w:div>
    <w:div w:id="994726128">
      <w:bodyDiv w:val="1"/>
      <w:marLeft w:val="0"/>
      <w:marRight w:val="0"/>
      <w:marTop w:val="0"/>
      <w:marBottom w:val="0"/>
      <w:divBdr>
        <w:top w:val="none" w:sz="0" w:space="0" w:color="auto"/>
        <w:left w:val="none" w:sz="0" w:space="0" w:color="auto"/>
        <w:bottom w:val="none" w:sz="0" w:space="0" w:color="auto"/>
        <w:right w:val="none" w:sz="0" w:space="0" w:color="auto"/>
      </w:divBdr>
      <w:divsChild>
        <w:div w:id="2058048359">
          <w:marLeft w:val="0"/>
          <w:marRight w:val="0"/>
          <w:marTop w:val="0"/>
          <w:marBottom w:val="0"/>
          <w:divBdr>
            <w:top w:val="none" w:sz="0" w:space="0" w:color="auto"/>
            <w:left w:val="none" w:sz="0" w:space="0" w:color="auto"/>
            <w:bottom w:val="none" w:sz="0" w:space="0" w:color="auto"/>
            <w:right w:val="none" w:sz="0" w:space="0" w:color="auto"/>
          </w:divBdr>
        </w:div>
      </w:divsChild>
    </w:div>
    <w:div w:id="1020854353">
      <w:bodyDiv w:val="1"/>
      <w:marLeft w:val="0"/>
      <w:marRight w:val="0"/>
      <w:marTop w:val="0"/>
      <w:marBottom w:val="0"/>
      <w:divBdr>
        <w:top w:val="none" w:sz="0" w:space="0" w:color="auto"/>
        <w:left w:val="none" w:sz="0" w:space="0" w:color="auto"/>
        <w:bottom w:val="none" w:sz="0" w:space="0" w:color="auto"/>
        <w:right w:val="none" w:sz="0" w:space="0" w:color="auto"/>
      </w:divBdr>
      <w:divsChild>
        <w:div w:id="2115394077">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088306733">
      <w:bodyDiv w:val="1"/>
      <w:marLeft w:val="0"/>
      <w:marRight w:val="0"/>
      <w:marTop w:val="0"/>
      <w:marBottom w:val="0"/>
      <w:divBdr>
        <w:top w:val="none" w:sz="0" w:space="0" w:color="auto"/>
        <w:left w:val="none" w:sz="0" w:space="0" w:color="auto"/>
        <w:bottom w:val="none" w:sz="0" w:space="0" w:color="auto"/>
        <w:right w:val="none" w:sz="0" w:space="0" w:color="auto"/>
      </w:divBdr>
      <w:divsChild>
        <w:div w:id="279144937">
          <w:marLeft w:val="0"/>
          <w:marRight w:val="0"/>
          <w:marTop w:val="0"/>
          <w:marBottom w:val="0"/>
          <w:divBdr>
            <w:top w:val="none" w:sz="0" w:space="0" w:color="auto"/>
            <w:left w:val="none" w:sz="0" w:space="0" w:color="auto"/>
            <w:bottom w:val="none" w:sz="0" w:space="0" w:color="auto"/>
            <w:right w:val="none" w:sz="0" w:space="0" w:color="auto"/>
          </w:divBdr>
        </w:div>
      </w:divsChild>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124345306">
      <w:bodyDiv w:val="1"/>
      <w:marLeft w:val="0"/>
      <w:marRight w:val="0"/>
      <w:marTop w:val="0"/>
      <w:marBottom w:val="0"/>
      <w:divBdr>
        <w:top w:val="none" w:sz="0" w:space="0" w:color="auto"/>
        <w:left w:val="none" w:sz="0" w:space="0" w:color="auto"/>
        <w:bottom w:val="none" w:sz="0" w:space="0" w:color="auto"/>
        <w:right w:val="none" w:sz="0" w:space="0" w:color="auto"/>
      </w:divBdr>
      <w:divsChild>
        <w:div w:id="635456312">
          <w:marLeft w:val="0"/>
          <w:marRight w:val="0"/>
          <w:marTop w:val="0"/>
          <w:marBottom w:val="0"/>
          <w:divBdr>
            <w:top w:val="none" w:sz="0" w:space="0" w:color="auto"/>
            <w:left w:val="none" w:sz="0" w:space="0" w:color="auto"/>
            <w:bottom w:val="none" w:sz="0" w:space="0" w:color="auto"/>
            <w:right w:val="none" w:sz="0" w:space="0" w:color="auto"/>
          </w:divBdr>
        </w:div>
      </w:divsChild>
    </w:div>
    <w:div w:id="1132745035">
      <w:bodyDiv w:val="1"/>
      <w:marLeft w:val="0"/>
      <w:marRight w:val="0"/>
      <w:marTop w:val="0"/>
      <w:marBottom w:val="0"/>
      <w:divBdr>
        <w:top w:val="none" w:sz="0" w:space="0" w:color="auto"/>
        <w:left w:val="none" w:sz="0" w:space="0" w:color="auto"/>
        <w:bottom w:val="none" w:sz="0" w:space="0" w:color="auto"/>
        <w:right w:val="none" w:sz="0" w:space="0" w:color="auto"/>
      </w:divBdr>
      <w:divsChild>
        <w:div w:id="559631357">
          <w:marLeft w:val="0"/>
          <w:marRight w:val="0"/>
          <w:marTop w:val="0"/>
          <w:marBottom w:val="0"/>
          <w:divBdr>
            <w:top w:val="none" w:sz="0" w:space="0" w:color="auto"/>
            <w:left w:val="none" w:sz="0" w:space="0" w:color="auto"/>
            <w:bottom w:val="none" w:sz="0" w:space="0" w:color="auto"/>
            <w:right w:val="none" w:sz="0" w:space="0" w:color="auto"/>
          </w:divBdr>
        </w:div>
      </w:divsChild>
    </w:div>
    <w:div w:id="1150560630">
      <w:bodyDiv w:val="1"/>
      <w:marLeft w:val="0"/>
      <w:marRight w:val="0"/>
      <w:marTop w:val="0"/>
      <w:marBottom w:val="0"/>
      <w:divBdr>
        <w:top w:val="none" w:sz="0" w:space="0" w:color="auto"/>
        <w:left w:val="none" w:sz="0" w:space="0" w:color="auto"/>
        <w:bottom w:val="none" w:sz="0" w:space="0" w:color="auto"/>
        <w:right w:val="none" w:sz="0" w:space="0" w:color="auto"/>
      </w:divBdr>
    </w:div>
    <w:div w:id="1161429154">
      <w:bodyDiv w:val="1"/>
      <w:marLeft w:val="0"/>
      <w:marRight w:val="0"/>
      <w:marTop w:val="0"/>
      <w:marBottom w:val="0"/>
      <w:divBdr>
        <w:top w:val="none" w:sz="0" w:space="0" w:color="auto"/>
        <w:left w:val="none" w:sz="0" w:space="0" w:color="auto"/>
        <w:bottom w:val="none" w:sz="0" w:space="0" w:color="auto"/>
        <w:right w:val="none" w:sz="0" w:space="0" w:color="auto"/>
      </w:divBdr>
    </w:div>
    <w:div w:id="1168521931">
      <w:bodyDiv w:val="1"/>
      <w:marLeft w:val="0"/>
      <w:marRight w:val="0"/>
      <w:marTop w:val="0"/>
      <w:marBottom w:val="0"/>
      <w:divBdr>
        <w:top w:val="none" w:sz="0" w:space="0" w:color="auto"/>
        <w:left w:val="none" w:sz="0" w:space="0" w:color="auto"/>
        <w:bottom w:val="none" w:sz="0" w:space="0" w:color="auto"/>
        <w:right w:val="none" w:sz="0" w:space="0" w:color="auto"/>
      </w:divBdr>
      <w:divsChild>
        <w:div w:id="453331448">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17086025">
      <w:bodyDiv w:val="1"/>
      <w:marLeft w:val="0"/>
      <w:marRight w:val="0"/>
      <w:marTop w:val="0"/>
      <w:marBottom w:val="0"/>
      <w:divBdr>
        <w:top w:val="none" w:sz="0" w:space="0" w:color="auto"/>
        <w:left w:val="none" w:sz="0" w:space="0" w:color="auto"/>
        <w:bottom w:val="none" w:sz="0" w:space="0" w:color="auto"/>
        <w:right w:val="none" w:sz="0" w:space="0" w:color="auto"/>
      </w:divBdr>
      <w:divsChild>
        <w:div w:id="1585799026">
          <w:marLeft w:val="0"/>
          <w:marRight w:val="0"/>
          <w:marTop w:val="0"/>
          <w:marBottom w:val="0"/>
          <w:divBdr>
            <w:top w:val="none" w:sz="0" w:space="0" w:color="auto"/>
            <w:left w:val="none" w:sz="0" w:space="0" w:color="auto"/>
            <w:bottom w:val="none" w:sz="0" w:space="0" w:color="auto"/>
            <w:right w:val="none" w:sz="0" w:space="0" w:color="auto"/>
          </w:divBdr>
        </w:div>
      </w:divsChild>
    </w:div>
    <w:div w:id="1223298869">
      <w:bodyDiv w:val="1"/>
      <w:marLeft w:val="0"/>
      <w:marRight w:val="0"/>
      <w:marTop w:val="0"/>
      <w:marBottom w:val="0"/>
      <w:divBdr>
        <w:top w:val="none" w:sz="0" w:space="0" w:color="auto"/>
        <w:left w:val="none" w:sz="0" w:space="0" w:color="auto"/>
        <w:bottom w:val="none" w:sz="0" w:space="0" w:color="auto"/>
        <w:right w:val="none" w:sz="0" w:space="0" w:color="auto"/>
      </w:divBdr>
      <w:divsChild>
        <w:div w:id="928275794">
          <w:marLeft w:val="0"/>
          <w:marRight w:val="0"/>
          <w:marTop w:val="0"/>
          <w:marBottom w:val="0"/>
          <w:divBdr>
            <w:top w:val="none" w:sz="0" w:space="0" w:color="auto"/>
            <w:left w:val="none" w:sz="0" w:space="0" w:color="auto"/>
            <w:bottom w:val="none" w:sz="0" w:space="0" w:color="auto"/>
            <w:right w:val="none" w:sz="0" w:space="0" w:color="auto"/>
          </w:divBdr>
        </w:div>
      </w:divsChild>
    </w:div>
    <w:div w:id="1241402925">
      <w:bodyDiv w:val="1"/>
      <w:marLeft w:val="0"/>
      <w:marRight w:val="0"/>
      <w:marTop w:val="0"/>
      <w:marBottom w:val="0"/>
      <w:divBdr>
        <w:top w:val="none" w:sz="0" w:space="0" w:color="auto"/>
        <w:left w:val="none" w:sz="0" w:space="0" w:color="auto"/>
        <w:bottom w:val="none" w:sz="0" w:space="0" w:color="auto"/>
        <w:right w:val="none" w:sz="0" w:space="0" w:color="auto"/>
      </w:divBdr>
      <w:divsChild>
        <w:div w:id="2024700785">
          <w:marLeft w:val="0"/>
          <w:marRight w:val="0"/>
          <w:marTop w:val="0"/>
          <w:marBottom w:val="0"/>
          <w:divBdr>
            <w:top w:val="none" w:sz="0" w:space="0" w:color="auto"/>
            <w:left w:val="none" w:sz="0" w:space="0" w:color="auto"/>
            <w:bottom w:val="none" w:sz="0" w:space="0" w:color="auto"/>
            <w:right w:val="none" w:sz="0" w:space="0" w:color="auto"/>
          </w:divBdr>
        </w:div>
      </w:divsChild>
    </w:div>
    <w:div w:id="1271738468">
      <w:bodyDiv w:val="1"/>
      <w:marLeft w:val="0"/>
      <w:marRight w:val="0"/>
      <w:marTop w:val="0"/>
      <w:marBottom w:val="0"/>
      <w:divBdr>
        <w:top w:val="none" w:sz="0" w:space="0" w:color="auto"/>
        <w:left w:val="none" w:sz="0" w:space="0" w:color="auto"/>
        <w:bottom w:val="none" w:sz="0" w:space="0" w:color="auto"/>
        <w:right w:val="none" w:sz="0" w:space="0" w:color="auto"/>
      </w:divBdr>
      <w:divsChild>
        <w:div w:id="2067408157">
          <w:marLeft w:val="0"/>
          <w:marRight w:val="0"/>
          <w:marTop w:val="0"/>
          <w:marBottom w:val="0"/>
          <w:divBdr>
            <w:top w:val="none" w:sz="0" w:space="0" w:color="auto"/>
            <w:left w:val="none" w:sz="0" w:space="0" w:color="auto"/>
            <w:bottom w:val="none" w:sz="0" w:space="0" w:color="auto"/>
            <w:right w:val="none" w:sz="0" w:space="0" w:color="auto"/>
          </w:divBdr>
        </w:div>
      </w:divsChild>
    </w:div>
    <w:div w:id="1276522893">
      <w:bodyDiv w:val="1"/>
      <w:marLeft w:val="0"/>
      <w:marRight w:val="0"/>
      <w:marTop w:val="0"/>
      <w:marBottom w:val="0"/>
      <w:divBdr>
        <w:top w:val="none" w:sz="0" w:space="0" w:color="auto"/>
        <w:left w:val="none" w:sz="0" w:space="0" w:color="auto"/>
        <w:bottom w:val="none" w:sz="0" w:space="0" w:color="auto"/>
        <w:right w:val="none" w:sz="0" w:space="0" w:color="auto"/>
      </w:divBdr>
      <w:divsChild>
        <w:div w:id="27218071">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36344604">
      <w:bodyDiv w:val="1"/>
      <w:marLeft w:val="0"/>
      <w:marRight w:val="0"/>
      <w:marTop w:val="0"/>
      <w:marBottom w:val="0"/>
      <w:divBdr>
        <w:top w:val="none" w:sz="0" w:space="0" w:color="auto"/>
        <w:left w:val="none" w:sz="0" w:space="0" w:color="auto"/>
        <w:bottom w:val="none" w:sz="0" w:space="0" w:color="auto"/>
        <w:right w:val="none" w:sz="0" w:space="0" w:color="auto"/>
      </w:divBdr>
      <w:divsChild>
        <w:div w:id="451561719">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62590863">
      <w:bodyDiv w:val="1"/>
      <w:marLeft w:val="0"/>
      <w:marRight w:val="0"/>
      <w:marTop w:val="0"/>
      <w:marBottom w:val="0"/>
      <w:divBdr>
        <w:top w:val="none" w:sz="0" w:space="0" w:color="auto"/>
        <w:left w:val="none" w:sz="0" w:space="0" w:color="auto"/>
        <w:bottom w:val="none" w:sz="0" w:space="0" w:color="auto"/>
        <w:right w:val="none" w:sz="0" w:space="0" w:color="auto"/>
      </w:divBdr>
      <w:divsChild>
        <w:div w:id="1560239202">
          <w:marLeft w:val="0"/>
          <w:marRight w:val="0"/>
          <w:marTop w:val="0"/>
          <w:marBottom w:val="0"/>
          <w:divBdr>
            <w:top w:val="none" w:sz="0" w:space="0" w:color="auto"/>
            <w:left w:val="none" w:sz="0" w:space="0" w:color="auto"/>
            <w:bottom w:val="none" w:sz="0" w:space="0" w:color="auto"/>
            <w:right w:val="none" w:sz="0" w:space="0" w:color="auto"/>
          </w:divBdr>
        </w:div>
      </w:divsChild>
    </w:div>
    <w:div w:id="1363827819">
      <w:bodyDiv w:val="1"/>
      <w:marLeft w:val="0"/>
      <w:marRight w:val="0"/>
      <w:marTop w:val="0"/>
      <w:marBottom w:val="0"/>
      <w:divBdr>
        <w:top w:val="none" w:sz="0" w:space="0" w:color="auto"/>
        <w:left w:val="none" w:sz="0" w:space="0" w:color="auto"/>
        <w:bottom w:val="none" w:sz="0" w:space="0" w:color="auto"/>
        <w:right w:val="none" w:sz="0" w:space="0" w:color="auto"/>
      </w:divBdr>
    </w:div>
    <w:div w:id="1365904634">
      <w:bodyDiv w:val="1"/>
      <w:marLeft w:val="0"/>
      <w:marRight w:val="0"/>
      <w:marTop w:val="0"/>
      <w:marBottom w:val="0"/>
      <w:divBdr>
        <w:top w:val="none" w:sz="0" w:space="0" w:color="auto"/>
        <w:left w:val="none" w:sz="0" w:space="0" w:color="auto"/>
        <w:bottom w:val="none" w:sz="0" w:space="0" w:color="auto"/>
        <w:right w:val="none" w:sz="0" w:space="0" w:color="auto"/>
      </w:divBdr>
      <w:divsChild>
        <w:div w:id="2027977332">
          <w:marLeft w:val="0"/>
          <w:marRight w:val="0"/>
          <w:marTop w:val="0"/>
          <w:marBottom w:val="0"/>
          <w:divBdr>
            <w:top w:val="none" w:sz="0" w:space="0" w:color="auto"/>
            <w:left w:val="none" w:sz="0" w:space="0" w:color="auto"/>
            <w:bottom w:val="none" w:sz="0" w:space="0" w:color="auto"/>
            <w:right w:val="none" w:sz="0" w:space="0" w:color="auto"/>
          </w:divBdr>
        </w:div>
      </w:divsChild>
    </w:div>
    <w:div w:id="1366515768">
      <w:bodyDiv w:val="1"/>
      <w:marLeft w:val="0"/>
      <w:marRight w:val="0"/>
      <w:marTop w:val="0"/>
      <w:marBottom w:val="0"/>
      <w:divBdr>
        <w:top w:val="none" w:sz="0" w:space="0" w:color="auto"/>
        <w:left w:val="none" w:sz="0" w:space="0" w:color="auto"/>
        <w:bottom w:val="none" w:sz="0" w:space="0" w:color="auto"/>
        <w:right w:val="none" w:sz="0" w:space="0" w:color="auto"/>
      </w:divBdr>
      <w:divsChild>
        <w:div w:id="1685789003">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488860911">
      <w:bodyDiv w:val="1"/>
      <w:marLeft w:val="0"/>
      <w:marRight w:val="0"/>
      <w:marTop w:val="0"/>
      <w:marBottom w:val="0"/>
      <w:divBdr>
        <w:top w:val="none" w:sz="0" w:space="0" w:color="auto"/>
        <w:left w:val="none" w:sz="0" w:space="0" w:color="auto"/>
        <w:bottom w:val="none" w:sz="0" w:space="0" w:color="auto"/>
        <w:right w:val="none" w:sz="0" w:space="0" w:color="auto"/>
      </w:divBdr>
      <w:divsChild>
        <w:div w:id="102464479">
          <w:marLeft w:val="0"/>
          <w:marRight w:val="0"/>
          <w:marTop w:val="0"/>
          <w:marBottom w:val="0"/>
          <w:divBdr>
            <w:top w:val="none" w:sz="0" w:space="0" w:color="auto"/>
            <w:left w:val="none" w:sz="0" w:space="0" w:color="auto"/>
            <w:bottom w:val="none" w:sz="0" w:space="0" w:color="auto"/>
            <w:right w:val="none" w:sz="0" w:space="0" w:color="auto"/>
          </w:divBdr>
        </w:div>
      </w:divsChild>
    </w:div>
    <w:div w:id="1490753882">
      <w:bodyDiv w:val="1"/>
      <w:marLeft w:val="0"/>
      <w:marRight w:val="0"/>
      <w:marTop w:val="0"/>
      <w:marBottom w:val="0"/>
      <w:divBdr>
        <w:top w:val="none" w:sz="0" w:space="0" w:color="auto"/>
        <w:left w:val="none" w:sz="0" w:space="0" w:color="auto"/>
        <w:bottom w:val="none" w:sz="0" w:space="0" w:color="auto"/>
        <w:right w:val="none" w:sz="0" w:space="0" w:color="auto"/>
      </w:divBdr>
      <w:divsChild>
        <w:div w:id="706294500">
          <w:marLeft w:val="0"/>
          <w:marRight w:val="0"/>
          <w:marTop w:val="0"/>
          <w:marBottom w:val="0"/>
          <w:divBdr>
            <w:top w:val="none" w:sz="0" w:space="0" w:color="auto"/>
            <w:left w:val="none" w:sz="0" w:space="0" w:color="auto"/>
            <w:bottom w:val="none" w:sz="0" w:space="0" w:color="auto"/>
            <w:right w:val="none" w:sz="0" w:space="0" w:color="auto"/>
          </w:divBdr>
        </w:div>
      </w:divsChild>
    </w:div>
    <w:div w:id="1503545468">
      <w:bodyDiv w:val="1"/>
      <w:marLeft w:val="0"/>
      <w:marRight w:val="0"/>
      <w:marTop w:val="0"/>
      <w:marBottom w:val="0"/>
      <w:divBdr>
        <w:top w:val="none" w:sz="0" w:space="0" w:color="auto"/>
        <w:left w:val="none" w:sz="0" w:space="0" w:color="auto"/>
        <w:bottom w:val="none" w:sz="0" w:space="0" w:color="auto"/>
        <w:right w:val="none" w:sz="0" w:space="0" w:color="auto"/>
      </w:divBdr>
      <w:divsChild>
        <w:div w:id="207496077">
          <w:marLeft w:val="0"/>
          <w:marRight w:val="0"/>
          <w:marTop w:val="0"/>
          <w:marBottom w:val="0"/>
          <w:divBdr>
            <w:top w:val="none" w:sz="0" w:space="0" w:color="auto"/>
            <w:left w:val="none" w:sz="0" w:space="0" w:color="auto"/>
            <w:bottom w:val="none" w:sz="0" w:space="0" w:color="auto"/>
            <w:right w:val="none" w:sz="0" w:space="0" w:color="auto"/>
          </w:divBdr>
        </w:div>
      </w:divsChild>
    </w:div>
    <w:div w:id="1514371947">
      <w:bodyDiv w:val="1"/>
      <w:marLeft w:val="0"/>
      <w:marRight w:val="0"/>
      <w:marTop w:val="0"/>
      <w:marBottom w:val="0"/>
      <w:divBdr>
        <w:top w:val="none" w:sz="0" w:space="0" w:color="auto"/>
        <w:left w:val="none" w:sz="0" w:space="0" w:color="auto"/>
        <w:bottom w:val="none" w:sz="0" w:space="0" w:color="auto"/>
        <w:right w:val="none" w:sz="0" w:space="0" w:color="auto"/>
      </w:divBdr>
      <w:divsChild>
        <w:div w:id="742027568">
          <w:marLeft w:val="0"/>
          <w:marRight w:val="0"/>
          <w:marTop w:val="0"/>
          <w:marBottom w:val="0"/>
          <w:divBdr>
            <w:top w:val="none" w:sz="0" w:space="0" w:color="auto"/>
            <w:left w:val="none" w:sz="0" w:space="0" w:color="auto"/>
            <w:bottom w:val="none" w:sz="0" w:space="0" w:color="auto"/>
            <w:right w:val="none" w:sz="0" w:space="0" w:color="auto"/>
          </w:divBdr>
        </w:div>
      </w:divsChild>
    </w:div>
    <w:div w:id="1542093203">
      <w:bodyDiv w:val="1"/>
      <w:marLeft w:val="0"/>
      <w:marRight w:val="0"/>
      <w:marTop w:val="0"/>
      <w:marBottom w:val="0"/>
      <w:divBdr>
        <w:top w:val="none" w:sz="0" w:space="0" w:color="auto"/>
        <w:left w:val="none" w:sz="0" w:space="0" w:color="auto"/>
        <w:bottom w:val="none" w:sz="0" w:space="0" w:color="auto"/>
        <w:right w:val="none" w:sz="0" w:space="0" w:color="auto"/>
      </w:divBdr>
      <w:divsChild>
        <w:div w:id="887183425">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623995707">
      <w:bodyDiv w:val="1"/>
      <w:marLeft w:val="0"/>
      <w:marRight w:val="0"/>
      <w:marTop w:val="0"/>
      <w:marBottom w:val="0"/>
      <w:divBdr>
        <w:top w:val="none" w:sz="0" w:space="0" w:color="auto"/>
        <w:left w:val="none" w:sz="0" w:space="0" w:color="auto"/>
        <w:bottom w:val="none" w:sz="0" w:space="0" w:color="auto"/>
        <w:right w:val="none" w:sz="0" w:space="0" w:color="auto"/>
      </w:divBdr>
      <w:divsChild>
        <w:div w:id="549078353">
          <w:marLeft w:val="0"/>
          <w:marRight w:val="0"/>
          <w:marTop w:val="0"/>
          <w:marBottom w:val="0"/>
          <w:divBdr>
            <w:top w:val="none" w:sz="0" w:space="0" w:color="auto"/>
            <w:left w:val="none" w:sz="0" w:space="0" w:color="auto"/>
            <w:bottom w:val="none" w:sz="0" w:space="0" w:color="auto"/>
            <w:right w:val="none" w:sz="0" w:space="0" w:color="auto"/>
          </w:divBdr>
        </w:div>
      </w:divsChild>
    </w:div>
    <w:div w:id="1650548656">
      <w:bodyDiv w:val="1"/>
      <w:marLeft w:val="0"/>
      <w:marRight w:val="0"/>
      <w:marTop w:val="0"/>
      <w:marBottom w:val="0"/>
      <w:divBdr>
        <w:top w:val="none" w:sz="0" w:space="0" w:color="auto"/>
        <w:left w:val="none" w:sz="0" w:space="0" w:color="auto"/>
        <w:bottom w:val="none" w:sz="0" w:space="0" w:color="auto"/>
        <w:right w:val="none" w:sz="0" w:space="0" w:color="auto"/>
      </w:divBdr>
      <w:divsChild>
        <w:div w:id="1931622266">
          <w:marLeft w:val="0"/>
          <w:marRight w:val="0"/>
          <w:marTop w:val="0"/>
          <w:marBottom w:val="0"/>
          <w:divBdr>
            <w:top w:val="none" w:sz="0" w:space="0" w:color="auto"/>
            <w:left w:val="none" w:sz="0" w:space="0" w:color="auto"/>
            <w:bottom w:val="none" w:sz="0" w:space="0" w:color="auto"/>
            <w:right w:val="none" w:sz="0" w:space="0" w:color="auto"/>
          </w:divBdr>
        </w:div>
      </w:divsChild>
    </w:div>
    <w:div w:id="1670254332">
      <w:bodyDiv w:val="1"/>
      <w:marLeft w:val="0"/>
      <w:marRight w:val="0"/>
      <w:marTop w:val="0"/>
      <w:marBottom w:val="0"/>
      <w:divBdr>
        <w:top w:val="none" w:sz="0" w:space="0" w:color="auto"/>
        <w:left w:val="none" w:sz="0" w:space="0" w:color="auto"/>
        <w:bottom w:val="none" w:sz="0" w:space="0" w:color="auto"/>
        <w:right w:val="none" w:sz="0" w:space="0" w:color="auto"/>
      </w:divBdr>
      <w:divsChild>
        <w:div w:id="1360739395">
          <w:marLeft w:val="0"/>
          <w:marRight w:val="0"/>
          <w:marTop w:val="0"/>
          <w:marBottom w:val="0"/>
          <w:divBdr>
            <w:top w:val="none" w:sz="0" w:space="0" w:color="auto"/>
            <w:left w:val="none" w:sz="0" w:space="0" w:color="auto"/>
            <w:bottom w:val="none" w:sz="0" w:space="0" w:color="auto"/>
            <w:right w:val="none" w:sz="0" w:space="0" w:color="auto"/>
          </w:divBdr>
        </w:div>
      </w:divsChild>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09911563">
      <w:bodyDiv w:val="1"/>
      <w:marLeft w:val="0"/>
      <w:marRight w:val="0"/>
      <w:marTop w:val="0"/>
      <w:marBottom w:val="0"/>
      <w:divBdr>
        <w:top w:val="none" w:sz="0" w:space="0" w:color="auto"/>
        <w:left w:val="none" w:sz="0" w:space="0" w:color="auto"/>
        <w:bottom w:val="none" w:sz="0" w:space="0" w:color="auto"/>
        <w:right w:val="none" w:sz="0" w:space="0" w:color="auto"/>
      </w:divBdr>
      <w:divsChild>
        <w:div w:id="1754817272">
          <w:marLeft w:val="0"/>
          <w:marRight w:val="0"/>
          <w:marTop w:val="0"/>
          <w:marBottom w:val="0"/>
          <w:divBdr>
            <w:top w:val="none" w:sz="0" w:space="0" w:color="auto"/>
            <w:left w:val="none" w:sz="0" w:space="0" w:color="auto"/>
            <w:bottom w:val="none" w:sz="0" w:space="0" w:color="auto"/>
            <w:right w:val="none" w:sz="0" w:space="0" w:color="auto"/>
          </w:divBdr>
        </w:div>
      </w:divsChild>
    </w:div>
    <w:div w:id="1722318001">
      <w:bodyDiv w:val="1"/>
      <w:marLeft w:val="0"/>
      <w:marRight w:val="0"/>
      <w:marTop w:val="0"/>
      <w:marBottom w:val="0"/>
      <w:divBdr>
        <w:top w:val="none" w:sz="0" w:space="0" w:color="auto"/>
        <w:left w:val="none" w:sz="0" w:space="0" w:color="auto"/>
        <w:bottom w:val="none" w:sz="0" w:space="0" w:color="auto"/>
        <w:right w:val="none" w:sz="0" w:space="0" w:color="auto"/>
      </w:divBdr>
      <w:divsChild>
        <w:div w:id="1296060351">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750274213">
      <w:bodyDiv w:val="1"/>
      <w:marLeft w:val="0"/>
      <w:marRight w:val="0"/>
      <w:marTop w:val="0"/>
      <w:marBottom w:val="0"/>
      <w:divBdr>
        <w:top w:val="none" w:sz="0" w:space="0" w:color="auto"/>
        <w:left w:val="none" w:sz="0" w:space="0" w:color="auto"/>
        <w:bottom w:val="none" w:sz="0" w:space="0" w:color="auto"/>
        <w:right w:val="none" w:sz="0" w:space="0" w:color="auto"/>
      </w:divBdr>
      <w:divsChild>
        <w:div w:id="1280601232">
          <w:marLeft w:val="0"/>
          <w:marRight w:val="0"/>
          <w:marTop w:val="0"/>
          <w:marBottom w:val="0"/>
          <w:divBdr>
            <w:top w:val="none" w:sz="0" w:space="0" w:color="auto"/>
            <w:left w:val="none" w:sz="0" w:space="0" w:color="auto"/>
            <w:bottom w:val="none" w:sz="0" w:space="0" w:color="auto"/>
            <w:right w:val="none" w:sz="0" w:space="0" w:color="auto"/>
          </w:divBdr>
        </w:div>
      </w:divsChild>
    </w:div>
    <w:div w:id="1779258681">
      <w:bodyDiv w:val="1"/>
      <w:marLeft w:val="0"/>
      <w:marRight w:val="0"/>
      <w:marTop w:val="0"/>
      <w:marBottom w:val="0"/>
      <w:divBdr>
        <w:top w:val="none" w:sz="0" w:space="0" w:color="auto"/>
        <w:left w:val="none" w:sz="0" w:space="0" w:color="auto"/>
        <w:bottom w:val="none" w:sz="0" w:space="0" w:color="auto"/>
        <w:right w:val="none" w:sz="0" w:space="0" w:color="auto"/>
      </w:divBdr>
      <w:divsChild>
        <w:div w:id="1477257809">
          <w:marLeft w:val="0"/>
          <w:marRight w:val="0"/>
          <w:marTop w:val="0"/>
          <w:marBottom w:val="0"/>
          <w:divBdr>
            <w:top w:val="none" w:sz="0" w:space="0" w:color="auto"/>
            <w:left w:val="none" w:sz="0" w:space="0" w:color="auto"/>
            <w:bottom w:val="none" w:sz="0" w:space="0" w:color="auto"/>
            <w:right w:val="none" w:sz="0" w:space="0" w:color="auto"/>
          </w:divBdr>
        </w:div>
      </w:divsChild>
    </w:div>
    <w:div w:id="1779639351">
      <w:bodyDiv w:val="1"/>
      <w:marLeft w:val="0"/>
      <w:marRight w:val="0"/>
      <w:marTop w:val="0"/>
      <w:marBottom w:val="0"/>
      <w:divBdr>
        <w:top w:val="none" w:sz="0" w:space="0" w:color="auto"/>
        <w:left w:val="none" w:sz="0" w:space="0" w:color="auto"/>
        <w:bottom w:val="none" w:sz="0" w:space="0" w:color="auto"/>
        <w:right w:val="none" w:sz="0" w:space="0" w:color="auto"/>
      </w:divBdr>
      <w:divsChild>
        <w:div w:id="1901405453">
          <w:marLeft w:val="0"/>
          <w:marRight w:val="0"/>
          <w:marTop w:val="0"/>
          <w:marBottom w:val="0"/>
          <w:divBdr>
            <w:top w:val="none" w:sz="0" w:space="0" w:color="auto"/>
            <w:left w:val="none" w:sz="0" w:space="0" w:color="auto"/>
            <w:bottom w:val="none" w:sz="0" w:space="0" w:color="auto"/>
            <w:right w:val="none" w:sz="0" w:space="0" w:color="auto"/>
          </w:divBdr>
        </w:div>
      </w:divsChild>
    </w:div>
    <w:div w:id="1832133984">
      <w:bodyDiv w:val="1"/>
      <w:marLeft w:val="0"/>
      <w:marRight w:val="0"/>
      <w:marTop w:val="0"/>
      <w:marBottom w:val="0"/>
      <w:divBdr>
        <w:top w:val="none" w:sz="0" w:space="0" w:color="auto"/>
        <w:left w:val="none" w:sz="0" w:space="0" w:color="auto"/>
        <w:bottom w:val="none" w:sz="0" w:space="0" w:color="auto"/>
        <w:right w:val="none" w:sz="0" w:space="0" w:color="auto"/>
      </w:divBdr>
      <w:divsChild>
        <w:div w:id="1475633662">
          <w:marLeft w:val="0"/>
          <w:marRight w:val="0"/>
          <w:marTop w:val="0"/>
          <w:marBottom w:val="0"/>
          <w:divBdr>
            <w:top w:val="none" w:sz="0" w:space="0" w:color="auto"/>
            <w:left w:val="none" w:sz="0" w:space="0" w:color="auto"/>
            <w:bottom w:val="none" w:sz="0" w:space="0" w:color="auto"/>
            <w:right w:val="none" w:sz="0" w:space="0" w:color="auto"/>
          </w:divBdr>
        </w:div>
      </w:divsChild>
    </w:div>
    <w:div w:id="1857233910">
      <w:bodyDiv w:val="1"/>
      <w:marLeft w:val="0"/>
      <w:marRight w:val="0"/>
      <w:marTop w:val="0"/>
      <w:marBottom w:val="0"/>
      <w:divBdr>
        <w:top w:val="none" w:sz="0" w:space="0" w:color="auto"/>
        <w:left w:val="none" w:sz="0" w:space="0" w:color="auto"/>
        <w:bottom w:val="none" w:sz="0" w:space="0" w:color="auto"/>
        <w:right w:val="none" w:sz="0" w:space="0" w:color="auto"/>
      </w:divBdr>
      <w:divsChild>
        <w:div w:id="1439523780">
          <w:marLeft w:val="0"/>
          <w:marRight w:val="0"/>
          <w:marTop w:val="0"/>
          <w:marBottom w:val="0"/>
          <w:divBdr>
            <w:top w:val="none" w:sz="0" w:space="0" w:color="auto"/>
            <w:left w:val="none" w:sz="0" w:space="0" w:color="auto"/>
            <w:bottom w:val="none" w:sz="0" w:space="0" w:color="auto"/>
            <w:right w:val="none" w:sz="0" w:space="0" w:color="auto"/>
          </w:divBdr>
        </w:div>
      </w:divsChild>
    </w:div>
    <w:div w:id="1874421263">
      <w:bodyDiv w:val="1"/>
      <w:marLeft w:val="0"/>
      <w:marRight w:val="0"/>
      <w:marTop w:val="0"/>
      <w:marBottom w:val="0"/>
      <w:divBdr>
        <w:top w:val="none" w:sz="0" w:space="0" w:color="auto"/>
        <w:left w:val="none" w:sz="0" w:space="0" w:color="auto"/>
        <w:bottom w:val="none" w:sz="0" w:space="0" w:color="auto"/>
        <w:right w:val="none" w:sz="0" w:space="0" w:color="auto"/>
      </w:divBdr>
      <w:divsChild>
        <w:div w:id="590696163">
          <w:marLeft w:val="0"/>
          <w:marRight w:val="0"/>
          <w:marTop w:val="0"/>
          <w:marBottom w:val="0"/>
          <w:divBdr>
            <w:top w:val="none" w:sz="0" w:space="0" w:color="auto"/>
            <w:left w:val="none" w:sz="0" w:space="0" w:color="auto"/>
            <w:bottom w:val="none" w:sz="0" w:space="0" w:color="auto"/>
            <w:right w:val="none" w:sz="0" w:space="0" w:color="auto"/>
          </w:divBdr>
        </w:div>
      </w:divsChild>
    </w:div>
    <w:div w:id="1936018456">
      <w:bodyDiv w:val="1"/>
      <w:marLeft w:val="0"/>
      <w:marRight w:val="0"/>
      <w:marTop w:val="0"/>
      <w:marBottom w:val="0"/>
      <w:divBdr>
        <w:top w:val="none" w:sz="0" w:space="0" w:color="auto"/>
        <w:left w:val="none" w:sz="0" w:space="0" w:color="auto"/>
        <w:bottom w:val="none" w:sz="0" w:space="0" w:color="auto"/>
        <w:right w:val="none" w:sz="0" w:space="0" w:color="auto"/>
      </w:divBdr>
    </w:div>
    <w:div w:id="1960842435">
      <w:bodyDiv w:val="1"/>
      <w:marLeft w:val="0"/>
      <w:marRight w:val="0"/>
      <w:marTop w:val="0"/>
      <w:marBottom w:val="0"/>
      <w:divBdr>
        <w:top w:val="none" w:sz="0" w:space="0" w:color="auto"/>
        <w:left w:val="none" w:sz="0" w:space="0" w:color="auto"/>
        <w:bottom w:val="none" w:sz="0" w:space="0" w:color="auto"/>
        <w:right w:val="none" w:sz="0" w:space="0" w:color="auto"/>
      </w:divBdr>
      <w:divsChild>
        <w:div w:id="1477453189">
          <w:marLeft w:val="0"/>
          <w:marRight w:val="0"/>
          <w:marTop w:val="0"/>
          <w:marBottom w:val="0"/>
          <w:divBdr>
            <w:top w:val="none" w:sz="0" w:space="0" w:color="auto"/>
            <w:left w:val="none" w:sz="0" w:space="0" w:color="auto"/>
            <w:bottom w:val="none" w:sz="0" w:space="0" w:color="auto"/>
            <w:right w:val="none" w:sz="0" w:space="0" w:color="auto"/>
          </w:divBdr>
        </w:div>
      </w:divsChild>
    </w:div>
    <w:div w:id="1966353587">
      <w:bodyDiv w:val="1"/>
      <w:marLeft w:val="0"/>
      <w:marRight w:val="0"/>
      <w:marTop w:val="0"/>
      <w:marBottom w:val="0"/>
      <w:divBdr>
        <w:top w:val="none" w:sz="0" w:space="0" w:color="auto"/>
        <w:left w:val="none" w:sz="0" w:space="0" w:color="auto"/>
        <w:bottom w:val="none" w:sz="0" w:space="0" w:color="auto"/>
        <w:right w:val="none" w:sz="0" w:space="0" w:color="auto"/>
      </w:divBdr>
      <w:divsChild>
        <w:div w:id="115292120">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1999768642">
      <w:bodyDiv w:val="1"/>
      <w:marLeft w:val="0"/>
      <w:marRight w:val="0"/>
      <w:marTop w:val="0"/>
      <w:marBottom w:val="0"/>
      <w:divBdr>
        <w:top w:val="none" w:sz="0" w:space="0" w:color="auto"/>
        <w:left w:val="none" w:sz="0" w:space="0" w:color="auto"/>
        <w:bottom w:val="none" w:sz="0" w:space="0" w:color="auto"/>
        <w:right w:val="none" w:sz="0" w:space="0" w:color="auto"/>
      </w:divBdr>
      <w:divsChild>
        <w:div w:id="390622472">
          <w:marLeft w:val="0"/>
          <w:marRight w:val="0"/>
          <w:marTop w:val="0"/>
          <w:marBottom w:val="0"/>
          <w:divBdr>
            <w:top w:val="none" w:sz="0" w:space="0" w:color="auto"/>
            <w:left w:val="none" w:sz="0" w:space="0" w:color="auto"/>
            <w:bottom w:val="none" w:sz="0" w:space="0" w:color="auto"/>
            <w:right w:val="none" w:sz="0" w:space="0" w:color="auto"/>
          </w:divBdr>
        </w:div>
      </w:divsChild>
    </w:div>
    <w:div w:id="2055736868">
      <w:bodyDiv w:val="1"/>
      <w:marLeft w:val="0"/>
      <w:marRight w:val="0"/>
      <w:marTop w:val="0"/>
      <w:marBottom w:val="0"/>
      <w:divBdr>
        <w:top w:val="none" w:sz="0" w:space="0" w:color="auto"/>
        <w:left w:val="none" w:sz="0" w:space="0" w:color="auto"/>
        <w:bottom w:val="none" w:sz="0" w:space="0" w:color="auto"/>
        <w:right w:val="none" w:sz="0" w:space="0" w:color="auto"/>
      </w:divBdr>
      <w:divsChild>
        <w:div w:id="723677071">
          <w:marLeft w:val="0"/>
          <w:marRight w:val="0"/>
          <w:marTop w:val="0"/>
          <w:marBottom w:val="0"/>
          <w:divBdr>
            <w:top w:val="none" w:sz="0" w:space="0" w:color="auto"/>
            <w:left w:val="none" w:sz="0" w:space="0" w:color="auto"/>
            <w:bottom w:val="none" w:sz="0" w:space="0" w:color="auto"/>
            <w:right w:val="none" w:sz="0" w:space="0" w:color="auto"/>
          </w:divBdr>
        </w:div>
      </w:divsChild>
    </w:div>
    <w:div w:id="2077849770">
      <w:bodyDiv w:val="1"/>
      <w:marLeft w:val="0"/>
      <w:marRight w:val="0"/>
      <w:marTop w:val="0"/>
      <w:marBottom w:val="0"/>
      <w:divBdr>
        <w:top w:val="none" w:sz="0" w:space="0" w:color="auto"/>
        <w:left w:val="none" w:sz="0" w:space="0" w:color="auto"/>
        <w:bottom w:val="none" w:sz="0" w:space="0" w:color="auto"/>
        <w:right w:val="none" w:sz="0" w:space="0" w:color="auto"/>
      </w:divBdr>
      <w:divsChild>
        <w:div w:id="843281082">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093115416">
      <w:bodyDiv w:val="1"/>
      <w:marLeft w:val="0"/>
      <w:marRight w:val="0"/>
      <w:marTop w:val="0"/>
      <w:marBottom w:val="0"/>
      <w:divBdr>
        <w:top w:val="none" w:sz="0" w:space="0" w:color="auto"/>
        <w:left w:val="none" w:sz="0" w:space="0" w:color="auto"/>
        <w:bottom w:val="none" w:sz="0" w:space="0" w:color="auto"/>
        <w:right w:val="none" w:sz="0" w:space="0" w:color="auto"/>
      </w:divBdr>
      <w:divsChild>
        <w:div w:id="5852820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 w:id="2132042938">
      <w:bodyDiv w:val="1"/>
      <w:marLeft w:val="0"/>
      <w:marRight w:val="0"/>
      <w:marTop w:val="0"/>
      <w:marBottom w:val="0"/>
      <w:divBdr>
        <w:top w:val="none" w:sz="0" w:space="0" w:color="auto"/>
        <w:left w:val="none" w:sz="0" w:space="0" w:color="auto"/>
        <w:bottom w:val="none" w:sz="0" w:space="0" w:color="auto"/>
        <w:right w:val="none" w:sz="0" w:space="0" w:color="auto"/>
      </w:divBdr>
      <w:divsChild>
        <w:div w:id="117335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5.xml"/><Relationship Id="rId34" Type="http://schemas.openxmlformats.org/officeDocument/2006/relationships/image" Target="media/image13.png"/><Relationship Id="rId42" Type="http://schemas.openxmlformats.org/officeDocument/2006/relationships/header" Target="header7.xml"/><Relationship Id="rId47" Type="http://schemas.openxmlformats.org/officeDocument/2006/relationships/hyperlink" Target="https://developer.android.com/kotlin/first" TargetMode="External"/><Relationship Id="rId50" Type="http://schemas.openxmlformats.org/officeDocument/2006/relationships/hyperlink" Target="https://kotlinlang.org/" TargetMode="External"/><Relationship Id="rId55" Type="http://schemas.openxmlformats.org/officeDocument/2006/relationships/hyperlink" Target="https://developer.android.com/studio" TargetMode="External"/><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hyperlink" Target="https://www.cisco.com/c/en/us/solutions/collateral/executive-perspectives/annual-internet-report/white-paper-c11-741490.html" TargetMode="External"/><Relationship Id="rId53" Type="http://schemas.openxmlformats.org/officeDocument/2006/relationships/hyperlink" Target="https://kotlinlang.org/docs/data-classes.html" TargetMode="External"/><Relationship Id="rId58" Type="http://schemas.openxmlformats.org/officeDocument/2006/relationships/hyperlink" Target="https://unidar.e-journal.id/bima/article/view/190" TargetMode="External"/><Relationship Id="rId5" Type="http://schemas.openxmlformats.org/officeDocument/2006/relationships/webSettings" Target="webSettings.xml"/><Relationship Id="rId61" Type="http://schemas.openxmlformats.org/officeDocument/2006/relationships/hyperlink" Target="https://www.youtube.com/watch?v=WnMQ8HlmeXc&amp;t=3869s" TargetMode="External"/><Relationship Id="rId19" Type="http://schemas.openxmlformats.org/officeDocument/2006/relationships/footer" Target="footer4.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oter" Target="footer7.xml"/><Relationship Id="rId48" Type="http://schemas.openxmlformats.org/officeDocument/2006/relationships/hyperlink" Target="https://developer.android.com/kotlin/overview?hl=id" TargetMode="External"/><Relationship Id="rId56" Type="http://schemas.openxmlformats.org/officeDocument/2006/relationships/hyperlink" Target="https://kotlinlang.org/docs/faq.html" TargetMode="Externa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eveloper.android.com/topic/libraries/architecture/datastore"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yperlink" Target="https://www.youtube.com/live/Y2VF8tmLFHw?si=zgCrETDalg1xflXH&amp;t=5230" TargetMode="External"/><Relationship Id="rId59" Type="http://schemas.openxmlformats.org/officeDocument/2006/relationships/hyperlink" Target="https://www.uml.org/what-is-uml.htm" TargetMode="External"/><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hyperlink" Target="https://www.jetbrains.com/idea/" TargetMode="External"/><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s://kotlinfoundation.org/" TargetMode="External"/><Relationship Id="rId57" Type="http://schemas.openxmlformats.org/officeDocument/2006/relationships/hyperlink" Target="https://developer.android.com/kotlin/stories"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1.png"/><Relationship Id="rId52" Type="http://schemas.openxmlformats.org/officeDocument/2006/relationships/hyperlink" Target="https://protobuf.dev/" TargetMode="External"/><Relationship Id="rId60" Type="http://schemas.openxmlformats.org/officeDocument/2006/relationships/hyperlink" Target="https://www.figma.com/resource-library/what-is-wireframing/"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3.xml"/><Relationship Id="rId39"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3</TotalTime>
  <Pages>43</Pages>
  <Words>8326</Words>
  <Characters>47463</Characters>
  <Application>Microsoft Office Word</Application>
  <DocSecurity>0</DocSecurity>
  <Lines>395</Lines>
  <Paragraphs>111</Paragraphs>
  <ScaleCrop>false</ScaleCrop>
  <Company/>
  <LinksUpToDate>false</LinksUpToDate>
  <CharactersWithSpaces>5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31</cp:revision>
  <dcterms:created xsi:type="dcterms:W3CDTF">2024-07-02T02:42:00Z</dcterms:created>
  <dcterms:modified xsi:type="dcterms:W3CDTF">2024-07-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